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15CD" w:rsidRPr="00CB362C" w:rsidRDefault="00C315CD" w:rsidP="00C315CD">
      <w:pPr>
        <w:pStyle w:val="proposal1"/>
        <w:spacing w:before="0"/>
        <w:rPr>
          <w:b w:val="0"/>
          <w:bCs/>
          <w:sz w:val="28"/>
          <w:szCs w:val="52"/>
        </w:rPr>
      </w:pPr>
      <w:bookmarkStart w:id="0" w:name="_Toc201266058"/>
      <w:bookmarkStart w:id="1" w:name="_GoBack"/>
      <w:bookmarkEnd w:id="1"/>
      <w:r w:rsidRPr="00CB362C">
        <w:rPr>
          <w:bCs/>
          <w:sz w:val="28"/>
          <w:szCs w:val="52"/>
        </w:rPr>
        <w:t>BAB I</w:t>
      </w:r>
      <w:r w:rsidRPr="00CB362C">
        <w:rPr>
          <w:bCs/>
          <w:sz w:val="28"/>
          <w:szCs w:val="52"/>
        </w:rPr>
        <w:br/>
        <w:t>PENDAHULUAN</w:t>
      </w:r>
      <w:bookmarkEnd w:id="0"/>
    </w:p>
    <w:p w:rsidR="00C315CD" w:rsidRPr="00CB362C" w:rsidRDefault="00C315CD" w:rsidP="007D1E85">
      <w:pPr>
        <w:pStyle w:val="proposal2"/>
        <w:numPr>
          <w:ilvl w:val="0"/>
          <w:numId w:val="9"/>
        </w:numPr>
        <w:ind w:left="426"/>
        <w:rPr>
          <w:b/>
          <w:bCs/>
        </w:rPr>
      </w:pPr>
      <w:bookmarkStart w:id="2" w:name="_Toc201266059"/>
      <w:r w:rsidRPr="00CB362C">
        <w:rPr>
          <w:b/>
          <w:bCs/>
        </w:rPr>
        <w:t>Latar Belakang</w:t>
      </w:r>
      <w:bookmarkEnd w:id="2"/>
    </w:p>
    <w:p w:rsidR="00C315CD" w:rsidRPr="00CB362C" w:rsidRDefault="00C315CD" w:rsidP="00C315CD">
      <w:pPr>
        <w:pStyle w:val="ListParagraph"/>
        <w:spacing w:line="480" w:lineRule="auto"/>
        <w:ind w:left="426" w:firstLine="567"/>
        <w:jc w:val="both"/>
        <w:rPr>
          <w:rFonts w:ascii="Times New Roman" w:hAnsi="Times New Roman" w:cs="Times New Roman"/>
          <w:sz w:val="24"/>
          <w:szCs w:val="24"/>
          <w:lang w:val="en-ID"/>
        </w:rPr>
      </w:pPr>
      <w:bookmarkStart w:id="3" w:name="_Hlk201067456"/>
      <w:r w:rsidRPr="00CB362C">
        <w:rPr>
          <w:rFonts w:ascii="Times New Roman" w:hAnsi="Times New Roman" w:cs="Times New Roman"/>
          <w:color w:val="000000" w:themeColor="text1"/>
          <w:sz w:val="24"/>
        </w:rPr>
        <w:t xml:space="preserve">Pendidikan yaitu suatu kegiatan yang harus dilakukan sedini mungkin agar seseorang dapat memiliki kualitas hidup yang baik, Pendidikan memiliki peran yang sangat penting dalam menciptakan sumber daya manusia yang berkualitas dan berdaya saing tinggi. Melalui kegiatan pendidikan, akan lahir generasi penerus bangsa yang mampu menghadapi tantangan era globalisasi. Pernyataan tersebut sejalan dengan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31004/irje.v2i2.302","ISSN":"2775-9482","abstract":"Perkembangan ilmu pengetahuan dan teknologi sudah selayaknya dikembangkan untukmempermudah proses pembelajaran siswa. Pada proses pembelajaran dibutuhkan suatu instrumenyang dapat mempermudah siswa belajar dan dapat meningkatkan aktivitas belajar salah satunya dapat menggunakan lembar kerja peserta didik (LKPD). Tujuan penelitian ini adalah untuk mengembangkan LKPD sumber daya alam kelas IV SD. Bentuk penelitian ini adalah R&amp;D(Research and Development) dan model pengembangan ini menggunakan model ADDIE yang terdiri dari beberapa tahapan. 1.Analisis (Analysis), 2. Perancangan (design), 3. Pengembangan (development). Pengumpulan data melalui observasi, desain produk menggunakan aplikasi Canva. Penilaian LKPD divalidasi oleh ahli media dan materi yaitu dua dosen Universitas Muslim Nusantara Al-washliyah Medan. Hasil dari penilaian dari tahap validasi dijadikan bahan dalam melakukan revisi LKPD. Berdasarkan hasil penelitian ini dapat disimpulkan bahwa pembelajaran IPS menggunakan LKPD dapat membantu dalam proses belajar mengajar siswa kelas IV SD, hal ini terbukti dari hasil validasi para ahli media yang mendapat tanggapan layak digunakan setelah revisi sedangkan validasi ahli materi mendapat tanggapan layak digunakan dengan materi.","author":[{"dropping-particle":"","family":"Niawati","given":"Darma","non-dropping-particle":"","parse-names":false,"suffix":""},{"dropping-particle":"","family":"Sujarwo","given":"Sujarwo","non-dropping-particle":"","parse-names":false,"suffix":""}],"container-title":"Indonesian Research Journal On Education","id":"ITEM-1","issue":"2","issued":{"date-parts":[["2022"]]},"page":"608-615","title":"Pengembangan LKPD Berbasis Aktivitas pada Mata Pelajaran IPS Materi Sumber Daya Alam Kelas IV SD","type":"article-journal","volume":"2"},"uris":["http://www.mendeley.com/documents/?uuid=77dc9dce-42b8-44e3-9bf8-aefee46aa45a"]}],"mendeley":{"formattedCitation":"(Niawati &amp; Sujarwo, 2022)","plainTextFormattedCitation":"(Niawati &amp; Sujarwo, 2022)","previouslyFormattedCitation":"(Niawati &amp; Sujarwo, 2022)"},"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Niawati &amp; Sujarwo, 2022)</w:t>
      </w:r>
      <w:r w:rsidRPr="00CB362C">
        <w:rPr>
          <w:rFonts w:ascii="Times New Roman" w:hAnsi="Times New Roman" w:cs="Times New Roman"/>
          <w:color w:val="000000" w:themeColor="text1"/>
          <w:sz w:val="24"/>
        </w:rPr>
        <w:fldChar w:fldCharType="end"/>
      </w:r>
      <w:bookmarkEnd w:id="3"/>
      <w:r w:rsidRPr="00CB362C">
        <w:rPr>
          <w:rFonts w:ascii="Times New Roman" w:hAnsi="Times New Roman" w:cs="Times New Roman"/>
          <w:color w:val="000000" w:themeColor="text1"/>
          <w:sz w:val="24"/>
        </w:rPr>
        <w:t xml:space="preserve"> </w:t>
      </w:r>
      <w:bookmarkStart w:id="4" w:name="_Hlk201067518"/>
      <w:bookmarkStart w:id="5" w:name="_Hlk201067492"/>
      <w:r w:rsidRPr="00CB362C">
        <w:rPr>
          <w:rFonts w:ascii="Times New Roman" w:hAnsi="Times New Roman" w:cs="Times New Roman"/>
          <w:sz w:val="24"/>
          <w:szCs w:val="24"/>
        </w:rPr>
        <w:t xml:space="preserve">pendidikan memiliki peran sangat penting dalam kehidupan setiap manusia untuk membentuk pola pikir serta dapat mengembangkan potensi yang ada di dalam diri manusia.  </w:t>
      </w:r>
      <w:r w:rsidRPr="00CB362C">
        <w:rPr>
          <w:rFonts w:ascii="Times New Roman" w:hAnsi="Times New Roman" w:cs="Times New Roman"/>
          <w:sz w:val="24"/>
          <w:szCs w:val="24"/>
        </w:rPr>
        <w:fldChar w:fldCharType="begin" w:fldLock="1"/>
      </w:r>
      <w:r w:rsidRPr="00CB362C">
        <w:rPr>
          <w:rFonts w:ascii="Times New Roman" w:hAnsi="Times New Roman" w:cs="Times New Roman"/>
          <w:sz w:val="24"/>
          <w:szCs w:val="24"/>
        </w:rPr>
        <w:instrText>ADDIN CSL_CITATION {"citationItems":[{"id":"ITEM-1","itemData":{"author":[{"dropping-particle":"","family":"Sukmawarti","given":"","non-dropping-particle":"","parse-names":false,"suffix":""},{"dropping-particle":"","family":"Hidayat","given":"","non-dropping-particle":"","parse-names":false,"suffix":""},{"dropping-particle":"","family":"Liliani","given":"","non-dropping-particle":"","parse-names":false,"suffix":""}],"container-title":"Jurnal Pendidikan Dan Konseling","id":"ITEM-1","issued":{"date-parts":[["2022"]]},"page":"886-894","title":"Implementasi Model Problem Based Learning Untuk Meningkatkan Pemecahan Masalah Matematika Siswa Sd","type":"article-journal"},"uris":["http://www.mendeley.com/documents/?uuid=3111e620-713e-4e4b-b8d8-e7b48e072b86"]}],"mendeley":{"formattedCitation":"(Sukmawarti et al., 2022)","plainTextFormattedCitation":"(Sukmawarti et al., 2022)","previouslyFormattedCitation":"(Sukmawarti et al., 2022)"},"properties":{"noteIndex":0},"schema":"https://github.com/citation-style-language/schema/raw/master/csl-citation.json"}</w:instrText>
      </w:r>
      <w:r w:rsidRPr="00CB362C">
        <w:rPr>
          <w:rFonts w:ascii="Times New Roman" w:hAnsi="Times New Roman" w:cs="Times New Roman"/>
          <w:sz w:val="24"/>
          <w:szCs w:val="24"/>
        </w:rPr>
        <w:fldChar w:fldCharType="separate"/>
      </w:r>
      <w:r w:rsidRPr="00CB362C">
        <w:rPr>
          <w:rFonts w:ascii="Times New Roman" w:hAnsi="Times New Roman" w:cs="Times New Roman"/>
          <w:sz w:val="24"/>
          <w:szCs w:val="24"/>
        </w:rPr>
        <w:t>(Sukmawarti et al., 2022)</w:t>
      </w:r>
      <w:r w:rsidRPr="00CB362C">
        <w:rPr>
          <w:rFonts w:ascii="Times New Roman" w:hAnsi="Times New Roman" w:cs="Times New Roman"/>
          <w:sz w:val="24"/>
          <w:szCs w:val="24"/>
        </w:rPr>
        <w:fldChar w:fldCharType="end"/>
      </w:r>
      <w:r w:rsidRPr="00CB362C">
        <w:rPr>
          <w:rFonts w:ascii="Times New Roman" w:hAnsi="Times New Roman" w:cs="Times New Roman"/>
          <w:sz w:val="24"/>
          <w:szCs w:val="24"/>
        </w:rPr>
        <w:t xml:space="preserve"> Juga mengemukakan </w:t>
      </w:r>
      <w:r w:rsidRPr="00CB362C">
        <w:rPr>
          <w:rFonts w:ascii="Times New Roman" w:hAnsi="Times New Roman" w:cs="Times New Roman"/>
          <w:sz w:val="24"/>
          <w:szCs w:val="24"/>
          <w:lang w:val="en-ID"/>
        </w:rPr>
        <w:t>Learning is needed in order to prepare students to face the era of the industrial revolution 4.0 which demands 21st century skills, namely creative thinking, critical thinking, communicating and collaborating</w:t>
      </w:r>
      <w:bookmarkEnd w:id="4"/>
      <w:r w:rsidRPr="00CB362C">
        <w:rPr>
          <w:rFonts w:ascii="Times New Roman" w:hAnsi="Times New Roman" w:cs="Times New Roman"/>
          <w:sz w:val="24"/>
          <w:szCs w:val="24"/>
          <w:lang w:val="en-ID"/>
        </w:rPr>
        <w:t>.</w:t>
      </w:r>
    </w:p>
    <w:bookmarkEnd w:id="5"/>
    <w:p w:rsidR="00C315CD" w:rsidRPr="00CB362C" w:rsidRDefault="00C315CD" w:rsidP="00C315CD">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 </w:t>
      </w:r>
      <w:bookmarkStart w:id="6" w:name="_Hlk201067622"/>
      <w:bookmarkStart w:id="7" w:name="_Hlk201067598"/>
      <w:r w:rsidRPr="00CB362C">
        <w:rPr>
          <w:rFonts w:ascii="Times New Roman" w:hAnsi="Times New Roman" w:cs="Times New Roman"/>
          <w:color w:val="000000" w:themeColor="text1"/>
          <w:sz w:val="24"/>
        </w:rPr>
        <w:t xml:space="preserve">Selain itu, pendidikan juga turut berkontribusi dalam meningkatkan kualitas kesejahteraan masyarakat di Indonesia. Sebagai ketentuan yang di atur pemerintah, mewajibkan seluruh warga Negara Indonesia untuk melaksanakan program "wajib belajar 12 tahun", melalui Undang-Undang Dasar 1945 yang menjelaskan "Mencerdaskan Kehidupan Bangsa" sebagai salah satu bentuk tujuan dari negara indonesia. Pada saat ini, kurikulum k 13 tidak lagi di terapkan pada pembelajaran di sekolah dasar hinga sekolah menengah atas dikarenakan kurikulum K13 menurut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uthor":[{"dropping-particle":"","family":"Sukmawarti","given":"","non-dropping-particle":"","parse-names":false,"suffix":""},{"dropping-particle":"","family":"Hidayat","given":"","non-dropping-particle":"","parse-names":false,"suffix":""}],"container-title":"Proceedings of the First International Conference on Science, Technology, Engineering and Industrial Revolution (ICSTEIR 2020","id":"ITEM-1","issue":"Icsteir 2020","issued":{"date-parts":[["2022"]]},"page":"288–292","title":"Cultural-Based Alternative Assessment Development in Elementary School Mathematics","type":"article-journal","volume":"536"},"uris":["http://www.mendeley.com/documents/?uuid=4bea5566-dd27-4631-8144-25c892257a16"]}],"mendeley":{"formattedCitation":"(Sukmawarti &amp; Hidayat, 2022)","plainTextFormattedCitation":"(Sukmawarti &amp; Hidayat, 2022)","previouslyFormattedCitation":"(Sukmawarti &amp; Hidayat, 2022)"},"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Sukmawarti &amp; Hidayat, 2022)</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merupakan langkah lanjutan menuju Pengembangan Kurikulum </w:t>
      </w:r>
      <w:r w:rsidRPr="00CB362C">
        <w:rPr>
          <w:rFonts w:ascii="Times New Roman" w:hAnsi="Times New Roman" w:cs="Times New Roman"/>
          <w:color w:val="000000" w:themeColor="text1"/>
          <w:sz w:val="24"/>
        </w:rPr>
        <w:lastRenderedPageBreak/>
        <w:t xml:space="preserve">Berbasis Kompetensi yang dirintis pada tahun 2004 dan KTSP 2006 yang menekankan pada pencapaian kompetensi sikap, pengetahuan, dan keterampilan secara terpadu. kurikulum yang digunakan saat ini yaitu kurikulum Merdeka Belajar yang sudah di uji coba pada tahun 2020 dan resmi digunakan secara nasional pada tahun 2024 yang tidak lagi menerapkan pembelajaran tematik pada mata pelajaran di sekolah dasar. Menurut </w:t>
      </w:r>
      <w:bookmarkStart w:id="8" w:name="_Hlk201127159"/>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bstract":"The study aims to analyze and test the validity of the hypothesis regarding the effect of Reading Books and Emotional Intelligence on Indonesian Language Learning Achievement of students. The research hypothesis tested includes: 1) Effect of Book Reading Habits on Students' Indonesian Language Learning Achievement. 2) Effect of Emotional Intelligence on Students' Indonesian Language Learning Achievement. 3) Interactive Influence on the Habit of Reading Books and Emotional Intelligence on Students' Indonesian Learning Achievement. The research was conducted by survey method with correlational techniques. The population used in this study is private vocational school students in Depok city. The study sample was 52 students. The results of the study: 1) There is a significant influence on the habit of reading books and emotional intelligence together on the learning achievement of Indonesian students of Depok Vocational High Schools. This can be proven by the Sig. 0.013 &lt;0.05, and Fh = 4.786. the independent variables of reading habits and emotional intelligence together contribute 16.3% to the variation in the achievement of learning Indonesian. 2) There is a significant influence on the habit of reading books on the learning achievement of Indonesian language students of private vocational schools in Depok. This can be proven by the value of Sig.0,010 &lt;0,05 and th = 2,697. 3) There is a significant influence of emotional intelligence together on the learning achievement of Indonesian students of Depok Private Vocational Schools. This can be proven by the Sig. 0.006 &lt;0.05 and th =-2.864.","author":[{"dropping-particle":"","family":"Zulaiha","given":"Efrita","non-dropping-particle":"","parse-names":false,"suffix":""},{"dropping-particle":"","family":"Anshor","given":"Arrini Shabrina","non-dropping-particle":"","parse-names":false,"suffix":""},{"dropping-particle":"","family":"Humairah","given":"Erfiani","non-dropping-particle":"","parse-names":false,"suffix":""}],"container-title":"Journal of Basic Educational Studies","id":"ITEM-1","issue":"1","issued":{"date-parts":[["2022"]]},"page":"85-97","title":"Pengaruh Media Visual Tiga Dimensi terhadap Hasil Belajar Matematika pada Materi Volume Kubus dan Balok Kelas V SD","type":"article-journal","volume":"2"},"uris":["http://www.mendeley.com/documents/?uuid=28199329-184b-4bb2-b05c-80dc7c27ecd5"]}],"mendeley":{"formattedCitation":"(Zulaiha et al., 2022)","plainTextFormattedCitation":"(Zulaiha et al., 2022)","previouslyFormattedCitation":"(Zulaiha et al., 2022)"},"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Zulaiha et al., 2022)</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Kurikulum merdeka adalah kurikulum dengan pembelajaran intrakurikuler yang bermacam-macam agar peserta didik lebih optimal dan memiliki konsep dan menguatkan kompetensi yang dimilikinya</w:t>
      </w:r>
      <w:bookmarkEnd w:id="8"/>
      <w:r w:rsidRPr="00CB362C">
        <w:rPr>
          <w:rFonts w:ascii="Times New Roman" w:hAnsi="Times New Roman" w:cs="Times New Roman"/>
          <w:color w:val="000000" w:themeColor="text1"/>
          <w:sz w:val="24"/>
        </w:rPr>
        <w:t>. Pelajaran pada kurikulum merdeka pada saat ini menggabungkan pembelajaran IPA dengan IPS yang menjadi pelajaran IPAS.</w:t>
      </w:r>
      <w:bookmarkEnd w:id="6"/>
      <w:r w:rsidRPr="00CB362C">
        <w:rPr>
          <w:rFonts w:ascii="Times New Roman" w:hAnsi="Times New Roman" w:cs="Times New Roman"/>
          <w:color w:val="000000" w:themeColor="text1"/>
          <w:sz w:val="24"/>
        </w:rPr>
        <w:t xml:space="preserve"> </w:t>
      </w:r>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bookmarkStart w:id="9" w:name="_Hlk201067646"/>
      <w:r w:rsidRPr="00CB362C">
        <w:rPr>
          <w:rFonts w:ascii="Times New Roman" w:hAnsi="Times New Roman" w:cs="Times New Roman"/>
          <w:color w:val="000000" w:themeColor="text1"/>
          <w:sz w:val="24"/>
        </w:rPr>
        <w:t>Salah satu tujuan dibuatnya kurikulum merdeka yaitu agar kualitas pendidikan semangkin meningkat, maka dari itu diperlukan yang namanya perbaikan kualitas proses pembelajaran di mulai dari tingkat Sekolah Dasar. Karena Sekolah Dasar merupakan pondasi utama dala pendidikan untuk mencapai jenjang pendidikan selanjutnya. Pendidikan Sekolah Dasar berperan penting dalam pengembangan Pengetahuan, Kognitif, Afektif dan Pisikomotorik siwa. Kegagalan yang sering terjadi tingkat Sekolah Dasar dapat mengakibatkan permasalahan pada jenjang pendidikan yang lebih tinggi.</w:t>
      </w:r>
      <w:bookmarkEnd w:id="9"/>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bookmarkStart w:id="10" w:name="_Hlk201067673"/>
      <w:r w:rsidRPr="00CB362C">
        <w:rPr>
          <w:rFonts w:ascii="Times New Roman" w:hAnsi="Times New Roman" w:cs="Times New Roman"/>
          <w:color w:val="000000" w:themeColor="text1"/>
          <w:sz w:val="24"/>
        </w:rPr>
        <w:t xml:space="preserve">Kegagalan dalam proses pembelajaran dapat disebabkan oleh kurangnya pemanfaatan media pembelajaran. Hal ini sejalan dengan pendapat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29303/jppipa.v10i5.7030","ISSN":"2460-2582","abstract":"Kurangnya pemanfaatan media pembelajaran yang memanfaatkan teknologi di SDN 1 Sendangharjo berdampak pada hasil belajar peserta didik. Penelitian ini merupakan penelitian dan pengembangan yang mengacu pada model ADDIE (Analyze, Design, Development, Implementation, and Evaluation). Penelitian ini bertujuan untuk mengembangkan dan menguji kelayakan, kepraktisan, dan efektivitas Digital Flipbook berbasis Canva. Populasi dalam penelitian ini berjumlah 46 orang dengan 12 subjek tes skala kecil pada peserta didik kelas VI dan 24 subjek tes skala besar pada peserta didik kelas V SDN 1 Sendangharjo. Teknik pengumpulan data menggunakan teknik tes (pretest-posttest) dan non tes berupa observasi, angket, hasil wawancara, dan data dokumen. Hasil validasi oleh validator ahli media, materi, dan bahasa menunjukkan bahwa Digital Flipbook berbasis Canva telah memenuhi kriteria valid. Berdasarkan hasil pretest-posttest diketahui bahwa Digital Flipbook berbasis Canva efektif untuk meningkatkan hasil belajar peserta didik yang ditunjukkan dengan hasil peningkatan rata-rata skor pretest sebesar 50 menjadi 80 pada saat posttest, dan hasil uji N-Gain diperoleh sebesar 0,61 dengan kategori sedang. Berdasarkan hasil angket respon yang disebarkan, diperoleh respon yang sangat positif dari guru dan peserta didik. Dari hasil tersebut dapat disimpulkan bahwa Digital Flipbook berbasis Canva efektif untuk meningkatkan hasil belajar peserta didik serta layak dan praktis digunakan dalam pembelajaran IPAS materi sistem pernapasan di kelas V SDN 1 Sendangharjo.The lack of utilization of technology-based learning media at SDN 1 Sendangharjo affects the learning outcomes of students. This study is a research and development study that refers to the ADDIE model (Analyze, Design, Development, Implementation, and Evaluation). This study aims to develop and test the feasibility, practicality, and effectiveness of a Canva-based Digital Flipbook. The population in this study consisted of 46 people with 12 subjects for a small-scale test on sixth-grade students and 24 subjects for a large-scale test on fifth-grade students at SDN 1 Sendangharjo. Data collection techniques used were tests (pretest-posttest) and non-tests in the form of observations, questionnaires, interview results, and document data. Validation results by media, material, and language expert validators showed that the Canva-based Digital Flipbook met valid criteria. Based on the pretest-posttest results, it was found that the Ca…","author":[{"dropping-particle":"","family":"Dewi","given":"Ita Mutiara","non-dropping-particle":"","parse-names":false,"suffix":""},{"dropping-particle":"","family":"Setyasto","given":"Novi","non-dropping-particle":"","parse-names":false,"suffix":""}],"container-title":"Jurnal Penelitian Pendidikan IPA","id":"ITEM-1","issue":"5","issued":{"date-parts":[["2024"]]},"page":"2300-2308","title":"Pengembangan Media Pembelajaran Digital Flipbook Berbasis Canva Pada Mata Pelajaran IPAS Materi Sistem Pernapasan Kelas V di Sekolah Dasar","type":"article-journal","volume":"10"},"uris":["http://www.mendeley.com/documents/?uuid=4bb2ec7e-6fa2-4424-845a-dd0bc01f22ac"]}],"mendeley":{"formattedCitation":"(Dewi &amp; Setyasto, 2024)","plainTextFormattedCitation":"(Dewi &amp; Setyasto, 2024)","previouslyFormattedCitation":"(Dewi &amp; Setyasto, 2024)"},"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Dewi &amp; Setyasto, 2024)</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Permasalahan ini muncul karena belum </w:t>
      </w:r>
      <w:r w:rsidRPr="00CB362C">
        <w:rPr>
          <w:rFonts w:ascii="Times New Roman" w:hAnsi="Times New Roman" w:cs="Times New Roman"/>
          <w:color w:val="000000" w:themeColor="text1"/>
          <w:sz w:val="24"/>
        </w:rPr>
        <w:lastRenderedPageBreak/>
        <w:t>maksimalnya pemanfaatan media pembelajaran berbasis teknologi dalam pembelajaran IPAS sehingga berdampak pada hasil belajar siswa.</w:t>
      </w:r>
      <w:bookmarkEnd w:id="10"/>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bookmarkStart w:id="11" w:name="_Hlk201067695"/>
      <w:r w:rsidRPr="00CB362C">
        <w:rPr>
          <w:rFonts w:ascii="Times New Roman" w:hAnsi="Times New Roman" w:cs="Times New Roman"/>
          <w:color w:val="000000" w:themeColor="text1"/>
          <w:sz w:val="24"/>
        </w:rPr>
        <w:t xml:space="preserve">Seperti penelitian yang dilakukan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bstract":"… Canva application on motivation and science learning outcomes. Research objectives (1) to analyze the effect of Canva … (2) to analyze the influence of Canva application-based learning …","author":[{"dropping-particle":"","family":"Sari","given":"Lesta Septia","non-dropping-particle":"","parse-names":false,"suffix":""},{"dropping-particle":"","family":"Fatonah","given":"Siti","non-dropping-particle":"","parse-names":false,"suffix":""}],"container-title":"Jurnal Pendidikan Tambusai","id":"ITEM-1","issue":"1","issued":{"date-parts":[["2022"]]},"page":"1699-1703","title":"Pengaruh Media Pembelajaran Berbasis Aplikasi Canva terhadap Motivasi dan Hasil Belajar IPA Siswa Kelas IV","type":"article-journal","volume":"6"},"uris":["http://www.mendeley.com/documents/?uuid=bf51c6c3-f03e-4689-87e7-42cf3197b778"]}],"mendeley":{"formattedCitation":"(Sari &amp; Fatonah, 2022)","plainTextFormattedCitation":"(Sari &amp; Fatonah, 2022)","previouslyFormattedCitation":"(Sari &amp; Fatonah, 2022)"},"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Sari &amp; Fatonah, 2022)</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Permasalahan di sekolah sekecamatan Tempilang tersebut di antaranya adalah proses pembelajaran yang belum maksimal dan terkesan masih menggunakan cara konvensional, guru terfokus hanya pada buku pegangan guru saja dalam proses pembelajaran tanpa menggunakan model pembelajaran dan media pembelajaran lain yang membantu menunjang pembelajaran.</w:t>
      </w:r>
      <w:bookmarkEnd w:id="11"/>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bookmarkStart w:id="12" w:name="_Hlk201067712"/>
      <w:r w:rsidRPr="00CB362C">
        <w:rPr>
          <w:rFonts w:ascii="Times New Roman" w:hAnsi="Times New Roman" w:cs="Times New Roman"/>
          <w:color w:val="000000" w:themeColor="text1"/>
          <w:sz w:val="24"/>
        </w:rPr>
        <w:t xml:space="preserve">Seperti penelitian yang dilakukan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bstract":"Tujuan penelitian adalah untuk mendapatkan suatu media pembelajaran Fisika yang sesuai dan dapat membantu pemahaman konsep dasar dalam pembelajaran Fisika khususnya untuk penyelesaian materi gerak lurus di kelas VII SMP. Rancangan penelitian yang digunakan dalam penelitian ini adalah desain faktorial 2x2 dengan tiga variabel, yaitu media pembelajaran, minat belajar siswa, dan hasil belajar Fisika. Sampel diperoleh melalui Multi Stage Sampling, masing-masing 13 orang untuk 4 kelas, sehingga besar sampel sebanyak 52 siswa. Analisis data menggunakan teknik ANOVA dua jalur, dan terlebih dahulu dilakukan analisis statistik deskriptif dan uji persyaratan analisis. Hasil penelitian menunjukkan bahwa: 1) terdapat perbedaan hasil belajar Fisika siswa yang diajar dengan media pembelajaran pesona Fisika dan media pembelajaran konvensional, 2) terdapat perbedaan hasil belajar Fisika siswa yang berminat belajar tinggi dan berminat belajar rendah, dan 3) terdapat pengaruh interaksi media pembelajaran dan minat belajar terhadap hasil belajar Fisika. Kata","author":[{"dropping-particle":"","family":"Supardi","given":"","non-dropping-particle":"","parse-names":false,"suffix":""},{"dropping-particle":"","family":"Leonard","given":"","non-dropping-particle":"","parse-names":false,"suffix":""},{"dropping-particle":"","family":"Suhendri","given":"Huri","non-dropping-particle":"","parse-names":false,"suffix":""},{"dropping-particle":"","family":"Rismurdiyati","given":"","non-dropping-particle":"","parse-names":false,"suffix":""}],"container-title":"Pengaruh Media Pembelajaran Dan Minat Belajar Terhadap Hasil Belajar Fisika Supardi","id":"ITEM-1","issue":"1","issued":{"date-parts":[["2015"]]},"page":"71-81","title":"Pengaruh Media Pembelajaran Dan Minat Belajar","type":"article-journal","volume":"2"},"uris":["http://www.mendeley.com/documents/?uuid=6c9c8e79-ed2b-4f0b-85b3-3bfe5cfa0c53"]}],"mendeley":{"formattedCitation":"(Supardi et al., 2015)","plainTextFormattedCitation":"(Supardi et al., 2015)","previouslyFormattedCitation":"(Supardi et al., 2015)"},"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Supardi et al., 2015)</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Faktor Permasalahan utama yang menyebabkan rendahnya Hasil pembelajaran Fisika disebabkan karena kekurang tepatan para guru dalam memilih media pembelajaran serta kurangnya kemampuan para guru dalam melihat minat belajar siswa, Faktor media pembelajaran merupakan faktor utama, yang mempengaruhi hasil belajar siswa.</w:t>
      </w:r>
      <w:bookmarkEnd w:id="12"/>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bookmarkStart w:id="13" w:name="_Hlk201067729"/>
      <w:r w:rsidRPr="00CB362C">
        <w:rPr>
          <w:rFonts w:ascii="Times New Roman" w:hAnsi="Times New Roman" w:cs="Times New Roman"/>
          <w:color w:val="000000" w:themeColor="text1"/>
          <w:sz w:val="24"/>
        </w:rPr>
        <w:t xml:space="preserve">Seperti penelitian yang dilakukan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36989/didaktik.v9i3.1382","ISSN":"2477-5673","abstract":"This study aims to determine the effect of using Canva-based learning media on PKN learning outcomes for class III students at SD Negeri 2 Kayu Agung. The research method used in this study was a Quasi-Experimental Posttest with a sample of 55 people. The sample in this study was taken using a simple random sampling technique. The data collection technique used was a multiple choice test with 20 questions. Based on the results of the study it can be seen that the significance value of 0 = 0.006 is smaller than alpha (α) = 0.05; with a tcount value of 3.226 and a ttable value of 1.672. It turns out that tcount &gt; ttable or 2.889 &gt; 1.674. This means that there is the effectiveness of Canva-based learning media on the learning outcomes of Civics in class III SD Negeri 2 Kayu Agung.\r Keywords: canva-based media, learning outcomes","author":[{"dropping-particle":"","family":"Muliani Safitri","given":"Tri","non-dropping-particle":"","parse-names":false,"suffix":""},{"dropping-particle":"","family":"Adrianus Dedy","given":"","non-dropping-particle":"","parse-names":false,"suffix":""},{"dropping-particle":"","family":"Destiniar","given":"","non-dropping-particle":"","parse-names":false,"suffix":""}],"container-title":"Didaktik : Jurnal Ilmiah PGSD STKIP Subang","id":"ITEM-1","issue":"3","issued":{"date-parts":[["2023"]]},"page":"548-555","title":"Pengaruh Penggunaan Media Pembelajaran Berbasis Canva Terhadap Hasil Belajar Pkn Siswa Kelas 3 Sd Negeri 2 Kayu Agung","type":"article-journal","volume":"9"},"uris":["http://www.mendeley.com/documents/?uuid=2900d5e5-8e1a-470c-8c1a-fd9ad8adf766"]}],"mendeley":{"formattedCitation":"(Muliani Safitri et al., 2023)","plainTextFormattedCitation":"(Muliani Safitri et al., 2023)","previouslyFormattedCitation":"(Muliani Safitri et al., 2023)"},"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Muliani Safitri et al., 2023)</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Indikator perrmasalahan tersebut di sebabkan oleh adanya Faktor-faktor Media yang digunakan belum aktif dan belum menarik bagi peserta didik, serta pendekatan pembelajaran yang kurang menarik dan menyenangkan bagi pesert didik. Hasil belajar siswa juga tergantung pada guru yang mengajar di kelas, dan pada buku pembelajaran. Akibatnya, siswa tidak mendapatkan hasil belajar yang olptimal pada saat belajar dan tidak maksimal.</w:t>
      </w:r>
      <w:bookmarkEnd w:id="7"/>
      <w:bookmarkEnd w:id="13"/>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Video animasi yang ada pada yutube L1NARetno Link </w:t>
      </w:r>
      <w:hyperlink r:id="rId7" w:history="1">
        <w:r w:rsidRPr="00CB362C">
          <w:rPr>
            <w:rStyle w:val="Hyperlink"/>
            <w:rFonts w:ascii="Times New Roman" w:hAnsi="Times New Roman" w:cs="Times New Roman"/>
            <w:sz w:val="24"/>
          </w:rPr>
          <w:t>https://youtu.be/hjGWeLtiLNE?si=1aWEEv1pz3QgXcUE</w:t>
        </w:r>
      </w:hyperlink>
      <w:r w:rsidRPr="00CB362C">
        <w:rPr>
          <w:rFonts w:ascii="Times New Roman" w:hAnsi="Times New Roman" w:cs="Times New Roman"/>
          <w:color w:val="000000" w:themeColor="text1"/>
          <w:sz w:val="24"/>
        </w:rPr>
        <w:t xml:space="preserve"> Pada video </w:t>
      </w:r>
      <w:r w:rsidRPr="00CB362C">
        <w:rPr>
          <w:rFonts w:ascii="Times New Roman" w:hAnsi="Times New Roman" w:cs="Times New Roman"/>
          <w:color w:val="000000" w:themeColor="text1"/>
          <w:sz w:val="24"/>
        </w:rPr>
        <w:lastRenderedPageBreak/>
        <w:t>animasi tersebut tidak adanya animasi yang sesuai dengan materi yang sedang dibahas, Teks yang digunakan pada video animasi tidak menarik dikarenakan teks yang digunakan hanya bersumber dari buku kemudian di screenshot kemudian dimasukkan pada media video animasi. Tidak adanya interaksi antara video animasi dengan audiens dan juga tidak adanya penyesuaian norma dengan adat pada siswa kelas 4 di suatu daerah.</w:t>
      </w:r>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yang ada pada yutube SD Negeri 18 Pontianak utara Link</w:t>
      </w:r>
      <w:r w:rsidRPr="00CB362C">
        <w:rPr>
          <w:rFonts w:ascii="Times New Roman" w:hAnsi="Times New Roman" w:cs="Times New Roman"/>
          <w:color w:val="FF0000"/>
          <w:sz w:val="24"/>
        </w:rPr>
        <w:t xml:space="preserve"> </w:t>
      </w:r>
      <w:hyperlink r:id="rId8" w:history="1">
        <w:r w:rsidRPr="00CB362C">
          <w:rPr>
            <w:rStyle w:val="Hyperlink"/>
            <w:rFonts w:ascii="Times New Roman" w:hAnsi="Times New Roman" w:cs="Times New Roman"/>
            <w:sz w:val="24"/>
          </w:rPr>
          <w:t>https://youtu.be/7jJ3zks4S3Y?si=7zjPpStY4VdTgxgA</w:t>
        </w:r>
      </w:hyperlink>
      <w:r w:rsidRPr="00CB362C">
        <w:rPr>
          <w:rFonts w:ascii="Times New Roman" w:hAnsi="Times New Roman" w:cs="Times New Roman"/>
          <w:color w:val="FF0000"/>
          <w:sz w:val="24"/>
        </w:rPr>
        <w:t xml:space="preserve"> </w:t>
      </w:r>
      <w:r w:rsidRPr="00CB362C">
        <w:rPr>
          <w:rFonts w:ascii="Times New Roman" w:hAnsi="Times New Roman" w:cs="Times New Roman"/>
          <w:color w:val="000000" w:themeColor="text1"/>
          <w:sz w:val="24"/>
        </w:rPr>
        <w:t>Pada video animasi, kurangnya animasi yang sesuai dengan materi yang sedang dibahas. Tidak adanya interaksi antara video animasi dengan audiens dan juga tidak adanya penyesuaian norma dengan adat pada siswa kelas 4 di suatu daerah.</w:t>
      </w:r>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yang ada pada yutube Laboratorium belajar SD Link</w:t>
      </w:r>
      <w:r w:rsidRPr="00CB362C">
        <w:rPr>
          <w:rFonts w:ascii="Times New Roman" w:hAnsi="Times New Roman" w:cs="Times New Roman"/>
          <w:color w:val="FF0000"/>
          <w:sz w:val="24"/>
        </w:rPr>
        <w:t xml:space="preserve"> </w:t>
      </w:r>
      <w:hyperlink r:id="rId9" w:history="1">
        <w:r w:rsidRPr="00CB362C">
          <w:rPr>
            <w:rStyle w:val="Hyperlink"/>
            <w:rFonts w:ascii="Times New Roman" w:hAnsi="Times New Roman" w:cs="Times New Roman"/>
            <w:sz w:val="24"/>
          </w:rPr>
          <w:t>https://youtu.be/-fSTeOTzUug?si=wFFi2Kg32BPTi9js</w:t>
        </w:r>
      </w:hyperlink>
      <w:r w:rsidRPr="00CB362C">
        <w:rPr>
          <w:rFonts w:ascii="Times New Roman" w:hAnsi="Times New Roman" w:cs="Times New Roman"/>
          <w:color w:val="FF0000"/>
          <w:sz w:val="24"/>
        </w:rPr>
        <w:t xml:space="preserve"> </w:t>
      </w:r>
      <w:r w:rsidRPr="00CB362C">
        <w:rPr>
          <w:rFonts w:ascii="Times New Roman" w:hAnsi="Times New Roman" w:cs="Times New Roman"/>
          <w:color w:val="000000" w:themeColor="text1"/>
          <w:sz w:val="24"/>
        </w:rPr>
        <w:t>Pada video animasi, Pada video animasi, kurangnya animasi yang sesuai dengan materi yang sedang dibahas. Penggunaan gambar yang berbentuk animasi, kurangnya interaksi antara video animasi dengan auduens.</w:t>
      </w:r>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bookmarkStart w:id="14" w:name="_Hlk201067758"/>
      <w:r w:rsidRPr="00CB362C">
        <w:rPr>
          <w:rFonts w:ascii="Times New Roman" w:hAnsi="Times New Roman" w:cs="Times New Roman"/>
          <w:color w:val="000000" w:themeColor="text1"/>
          <w:sz w:val="24"/>
        </w:rPr>
        <w:t xml:space="preserve">Berdasarkan penjelasan diatas dapat di simpulkan bahwa media pembelajaran adalah suatu alat bantu yang dapat mempermudah guru dalam peoses pembelajaran. Telah banyak media pembelajaran yang telah dikembangkan melalui aplikasi </w:t>
      </w:r>
      <w:r w:rsidRPr="00CB362C">
        <w:rPr>
          <w:rFonts w:ascii="Times New Roman" w:hAnsi="Times New Roman" w:cs="Times New Roman"/>
          <w:i/>
          <w:color w:val="000000" w:themeColor="text1"/>
          <w:sz w:val="24"/>
        </w:rPr>
        <w:t>Canva</w:t>
      </w:r>
      <w:r w:rsidRPr="00CB362C">
        <w:rPr>
          <w:rFonts w:ascii="Times New Roman" w:hAnsi="Times New Roman" w:cs="Times New Roman"/>
          <w:color w:val="000000" w:themeColor="text1"/>
          <w:sz w:val="24"/>
        </w:rPr>
        <w:t>, namun pada pengembangan media pembelajaran video animasi belum memasukkan unsur interaktif dalam mengembangkan media pembelajaran video animasi.</w:t>
      </w:r>
      <w:bookmarkEnd w:id="14"/>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bookmarkStart w:id="15" w:name="_Hlk201067789"/>
      <w:r w:rsidRPr="00CB362C">
        <w:rPr>
          <w:rFonts w:ascii="Times New Roman" w:hAnsi="Times New Roman" w:cs="Times New Roman"/>
          <w:color w:val="000000" w:themeColor="text1"/>
          <w:sz w:val="24"/>
        </w:rPr>
        <w:lastRenderedPageBreak/>
        <w:t xml:space="preserve">Sesuai dengan data yang di proleh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bstract":"Hasil PISA 2022 menunjukkan penurunan hasil belajar secara internasional akibat pandemi. Meski begitu, peringkat Indonesia di PISA 2022 naik 5-6 posisi dibanding 2018. Peningkatan peringkat ini menunjukkan ketangguhan sistem pendidikan Indonesia dalam mengatasi learning loss akibat pandemi.","author":[{"dropping-particle":"","family":"Kemendikbudristek","given":"","non-dropping-particle":"","parse-names":false,"suffix":""}],"container-title":"Laporan Pisa Kemendikbudristek","id":"ITEM-1","issued":{"date-parts":[["2022"]]},"page":"1-25","title":"Literasi Membaca, Peringkat Indonesia di PISA 2022","type":"article-journal"},"uris":["http://www.mendeley.com/documents/?uuid=f526e843-facc-47e8-8168-9c4bc9a820b8"]}],"mendeley":{"formattedCitation":"(Kemendikbudristek, 2022)","plainTextFormattedCitation":"(Kemendikbudristek, 2022)","previouslyFormattedCitation":"(Kemendikbudristek, 2022)"},"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Kemendikbudristek, 2022)</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menunjukkan skor atau kualitas pendidikan di Indonesia menduduki pringkat 68 dari 81 Negara. Dari pringkat PISA 2022 dapat dikatagorikan termasuk yang terendah, seperti yang didapatkan pada tahun sebelumnya. Jika permasalahan hasil belajar siswa terus diabaikan maka hal tersebut dapat berdampak sangat buruk bagi siswa dan kualitas pendidikan di Indonesia. Jika pringkat PISA Indonesia terus menurun, siswa yang dihasilkan tidak akan dapat bersaing dengan negara yang memiliki pringkat diatasnya.</w:t>
      </w:r>
      <w:bookmarkEnd w:id="15"/>
      <w:r w:rsidRPr="00CB362C">
        <w:rPr>
          <w:rFonts w:ascii="Times New Roman" w:hAnsi="Times New Roman" w:cs="Times New Roman"/>
          <w:color w:val="000000" w:themeColor="text1"/>
          <w:sz w:val="24"/>
        </w:rPr>
        <w:t xml:space="preserve"> </w:t>
      </w:r>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bookmarkStart w:id="16" w:name="_Hlk201067816"/>
      <w:r w:rsidRPr="00CB362C">
        <w:rPr>
          <w:rFonts w:ascii="Times New Roman" w:hAnsi="Times New Roman" w:cs="Times New Roman"/>
          <w:color w:val="000000" w:themeColor="text1"/>
          <w:sz w:val="24"/>
        </w:rPr>
        <w:t xml:space="preserve">Berdasarkan hasil observasi yang dilakukan di Sekolah Dasar Negeri 108306 Tanjung Garbus, ditemukan bahwa pembelajaran IPAS di sekolah tersebut masih kurang memanfaatkan media pembelajaran interaktif secara optimal. Kurangnya penggunaan media pembelajaran interaktif yang mendukung proses pembelajaran mengakibatkan siswa </w:t>
      </w:r>
      <w:r w:rsidRPr="00CB362C">
        <w:rPr>
          <w:rFonts w:ascii="Times New Roman" w:hAnsi="Times New Roman" w:cs="Times New Roman"/>
          <w:sz w:val="24"/>
        </w:rPr>
        <w:t xml:space="preserve">kurang tertarik dan tidak terlibat secara aktif dalam kegiatan pembelajaran.  Padahal media pembelajaran interaktif sangat mempengaruhi hasil belajar siswa sebab jika siswa tertarik pada media pembelajaran, secara tidak sadar </w:t>
      </w:r>
      <w:r w:rsidRPr="00CB362C">
        <w:rPr>
          <w:rFonts w:ascii="Times New Roman" w:hAnsi="Times New Roman" w:cs="Times New Roman"/>
          <w:color w:val="000000" w:themeColor="text1"/>
          <w:sz w:val="24"/>
        </w:rPr>
        <w:t xml:space="preserve">siswa akan memahami materi pembelajaran yang diajarkan guru. Namun beda hal jika guru tidak menggunakan media pembelajaran interaktif, maka siswa akan merasa bosan dan jenuh dengan materi pembelajaran yang diajarkan oleh guru. Pernyataan tersebut sejalan dengan pendapat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bstract":"Problems that occur in learning circle one of them is the low ability ofstudents in understanding the Problems that occur in learning circle one of them is the low ability ofstudents in understanding the concept. Understanding broad concepts of circles can be helped by using teaching materials as concept. Understanding broad concepts of circles can be helped by using teaching materials as learning media. The teaching material should be a didactic design that is designed with due regard to learning media. The teaching material should be a didactic design that is designed with due regard to the concepts, principles, object of study, and characteristics of the students. The formulation of the the concepts, principles, object of study, and characteristics of the students. The formulation of the problem in this research is how didactic design development to improve the ability to solve the problem in this research is how didactic design development to improve the ability to solve the problem of student circle in accordance with obstacle learning? Specific objectives to be achieved are problem of student circle in accordance with obstacle learning? Specific objectives to be achieved are wide circular didactic design and increasing ability to solve circle problems. This research is a wide circular didactic design and increasing ability to solve circle problems. This research is a research of didactic design development with 3-D model by Thiagarajan done through Define, Design, research of didactic design development with 3-D model by Thiagarajan done through Define, Design, and Develop stage.","author":[{"dropping-particle":"","family":"Hidayat","given":"","non-dropping-particle":"","parse-names":false,"suffix":""},{"dropping-particle":"","family":"Khayroiyah","given":"Siti","non-dropping-particle":"","parse-names":false,"suffix":""}],"container-title":"Jurnal MathEducation Nusantara","id":"ITEM-1","issue":"1","issued":{"date-parts":[["2018"]]},"page":"15-19","title":"Pengembangan Desain Didaktid pada Pembelajaran Geometri","type":"article-journal","volume":"1"},"uris":["http://www.mendeley.com/documents/?uuid=2ff3772f-ab3e-4b4f-9330-433d76bcee91"]}],"mendeley":{"formattedCitation":"(Hidayat &amp; Khayroiyah, 2018)","plainTextFormattedCitation":"(Hidayat &amp; Khayroiyah, 2018)","previouslyFormattedCitation":"(Hidayat &amp; Khayroiyah, 2018)"},"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Hidayat &amp; Khayroiyah, 2018)</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yang menyatakan Untuk mengurangi munculnya hambatan belajar (learning obstacle) tersebut, maka guru perlu mempersiapkan perangkat pembelajaran yang tepat.</w:t>
      </w:r>
      <w:bookmarkEnd w:id="16"/>
      <w:r w:rsidRPr="00CB362C">
        <w:rPr>
          <w:rFonts w:ascii="Times New Roman" w:hAnsi="Times New Roman" w:cs="Times New Roman"/>
          <w:color w:val="000000" w:themeColor="text1"/>
          <w:sz w:val="24"/>
        </w:rPr>
        <w:t xml:space="preserve"> </w:t>
      </w:r>
    </w:p>
    <w:p w:rsidR="00C315CD" w:rsidRPr="00CB362C" w:rsidRDefault="00C315CD" w:rsidP="00C315CD">
      <w:pPr>
        <w:pStyle w:val="ListParagraph"/>
        <w:spacing w:before="240" w:line="480" w:lineRule="auto"/>
        <w:ind w:left="426" w:firstLine="567"/>
        <w:jc w:val="both"/>
        <w:rPr>
          <w:rFonts w:ascii="Times New Roman" w:hAnsi="Times New Roman" w:cs="Times New Roman"/>
          <w:color w:val="000000" w:themeColor="text1"/>
          <w:sz w:val="24"/>
        </w:rPr>
      </w:pPr>
      <w:bookmarkStart w:id="17" w:name="_Hlk201067830"/>
      <w:r w:rsidRPr="00CB362C">
        <w:rPr>
          <w:rFonts w:ascii="Times New Roman" w:hAnsi="Times New Roman" w:cs="Times New Roman"/>
          <w:color w:val="000000" w:themeColor="text1"/>
          <w:sz w:val="24"/>
        </w:rPr>
        <w:lastRenderedPageBreak/>
        <w:t>Kondisi ini mengakibatkan tujuan pembelajaran dan proses pembelajaran yang ingin dicapai tidak berjalan sebagai mana mestinya hal tersebut yang menyebabkan kurangnya minat belajar siswa selama proses pembelajaran. Nilai siswa pada mata pelajaran IPAS tergolong rendah. hal ini dapat dilihat pada hasil ulangan harian, di mana sebagian besar siswa memperoleh nilai di bawah Kriteria Ketuntasan Minimal (KKM), sehingga menunjukkan rendahnya hasil belajar siswa dalam mata pelajaran IPAS.</w:t>
      </w:r>
      <w:bookmarkEnd w:id="17"/>
    </w:p>
    <w:p w:rsidR="00C315CD" w:rsidRPr="00CB362C" w:rsidRDefault="00C315CD" w:rsidP="00C315CD">
      <w:pPr>
        <w:pStyle w:val="ListParagraph"/>
        <w:spacing w:after="0" w:line="480" w:lineRule="auto"/>
        <w:ind w:left="426" w:firstLine="567"/>
        <w:jc w:val="both"/>
        <w:rPr>
          <w:rFonts w:ascii="Times New Roman" w:hAnsi="Times New Roman" w:cs="Times New Roman"/>
          <w:color w:val="EE0000"/>
          <w:sz w:val="24"/>
        </w:rPr>
      </w:pPr>
      <w:bookmarkStart w:id="18" w:name="_Hlk201067850"/>
      <w:r w:rsidRPr="00CB362C">
        <w:rPr>
          <w:rFonts w:ascii="Times New Roman" w:hAnsi="Times New Roman" w:cs="Times New Roman"/>
          <w:sz w:val="24"/>
        </w:rPr>
        <w:t xml:space="preserve">Peneliti tertarik mengembangkan media pembelajaran video animasi interaktif berbantu aplikasi </w:t>
      </w:r>
      <w:r w:rsidRPr="00CB362C">
        <w:rPr>
          <w:rFonts w:ascii="Times New Roman" w:hAnsi="Times New Roman" w:cs="Times New Roman"/>
          <w:i/>
          <w:iCs/>
          <w:sz w:val="24"/>
        </w:rPr>
        <w:t>Canva</w:t>
      </w:r>
      <w:r w:rsidRPr="00CB362C">
        <w:rPr>
          <w:rFonts w:ascii="Times New Roman" w:hAnsi="Times New Roman" w:cs="Times New Roman"/>
          <w:sz w:val="24"/>
        </w:rPr>
        <w:t xml:space="preserve"> pada IPAS Materi Norma dalam Adat Istiadat daerahku. Solusi yang peneliti berikan, di dukung dengan pernyataan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abstract":"… n also emphasize working on routine math p perception of this student worksheet can problem-solving. One alternative that c Worksheet (LAS) media based on problem based LAS, it …","author":[{"dropping-particle":"","family":"Sukmawarti","given":"","non-dropping-particle":"","parse-names":false,"suffix":""},{"dropping-particle":"","family":"Hidayat","given":"","non-dropping-particle":"","parse-names":false,"suffix":""},{"dropping-particle":"","family":"Suwanto","given":"","non-dropping-particle":"","parse-names":false,"suffix":""}],"container-title":"Jurnal MathEducation Nusantara","id":"ITEM-1","issue":"1","issued":{"date-parts":[["2021"]]},"page":"10-18","title":"Desain Lembar aktivitas Siswa Berbasis Problem Posing pada Pembelajaran Matematika SD","type":"article-journal","volume":"4"},"uris":["http://www.mendeley.com/documents/?uuid=758eb3a4-3601-4b07-81ca-b5409926dc20"]}],"mendeley":{"formattedCitation":"(Sukmawarti et al., 2021)","plainTextFormattedCitation":"(Sukmawarti et al., 2021)","previouslyFormattedCitation":"(Sukmawarti et al., 2021)"},"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Sukmawarti et al., 2021)</w:t>
      </w:r>
      <w:r w:rsidRPr="00CB362C">
        <w:rPr>
          <w:rFonts w:ascii="Times New Roman" w:hAnsi="Times New Roman" w:cs="Times New Roman"/>
          <w:sz w:val="24"/>
        </w:rPr>
        <w:fldChar w:fldCharType="end"/>
      </w:r>
      <w:r w:rsidRPr="00CB362C">
        <w:rPr>
          <w:rFonts w:ascii="Times New Roman" w:hAnsi="Times New Roman" w:cs="Times New Roman"/>
          <w:sz w:val="24"/>
        </w:rPr>
        <w:t xml:space="preserve"> yang menyatakan di era modern ini, teknologi berkembang di berbagai bidang, seperti pendidikan, termasuk di tingkat pendidikan dasar. Guru dapat menggunakan perkembangan teknologi untuk membuat ataupun mengembangkan berbagai media pembelajaran. M</w:t>
      </w:r>
      <w:r w:rsidRPr="00CB362C">
        <w:rPr>
          <w:rFonts w:ascii="Times New Roman" w:hAnsi="Times New Roman" w:cs="Times New Roman"/>
          <w:color w:val="000000" w:themeColor="text1"/>
          <w:sz w:val="24"/>
        </w:rPr>
        <w:t xml:space="preserve">edia animasi pembelajaran yang akan dikembangkan yang disesuaikan dengan individualitas siswa kelas IV Sekolah Dasar Negeri 108306 Tanjung Garbus. Siswa pada Kelas IV Sekolah Dasar tersebut mamiliki rentan umur 9-10 Tahun, yang mana siswa pada usia tersebut masih senang-senangnya untuk bermain dalam proses pembelajaran dan melihat video animasi. Hal ini yang menyebabkan peneliti menggunak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untuk membuat media animasi pembelajaran yang membuat siswa tertarik dan juga media yang interaktif yang dapat menghasilkan proses belajar mengajar yang aktif.</w:t>
      </w:r>
      <w:bookmarkEnd w:id="18"/>
    </w:p>
    <w:p w:rsidR="00C315CD" w:rsidRPr="00CB362C" w:rsidRDefault="00C315CD" w:rsidP="00C315CD">
      <w:pPr>
        <w:spacing w:after="0" w:line="480" w:lineRule="auto"/>
        <w:ind w:left="426" w:firstLine="567"/>
        <w:jc w:val="both"/>
        <w:rPr>
          <w:rFonts w:ascii="Times New Roman" w:hAnsi="Times New Roman" w:cs="Times New Roman"/>
          <w:color w:val="000000" w:themeColor="text1"/>
          <w:sz w:val="24"/>
        </w:rPr>
      </w:pPr>
      <w:bookmarkStart w:id="19" w:name="_Hlk201067869"/>
      <w:bookmarkStart w:id="20" w:name="_Hlk201098383"/>
      <w:r w:rsidRPr="00CB362C">
        <w:rPr>
          <w:rFonts w:ascii="Times New Roman" w:hAnsi="Times New Roman" w:cs="Times New Roman"/>
          <w:color w:val="000000" w:themeColor="text1"/>
          <w:sz w:val="24"/>
        </w:rPr>
        <w:lastRenderedPageBreak/>
        <w:t xml:space="preserve">Dalam menggunakan berbantu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media animasi pembelajaran akan dinilai dapat menarik perhatian dan kosentrasi siswa. Hal tersebut dikarenak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memiliki sangat banyak fitur-fitur yang mudah digunakan, sehingga guru dapat menggunak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untuk membuat video animasi pembelajaran yang sesuai diterapkan pada kelas tersebut.</w:t>
      </w:r>
      <w:bookmarkEnd w:id="19"/>
    </w:p>
    <w:p w:rsidR="00C315CD" w:rsidRPr="00CB362C" w:rsidRDefault="00C315CD" w:rsidP="00C315CD">
      <w:pPr>
        <w:pStyle w:val="proposal2"/>
        <w:spacing w:line="480" w:lineRule="auto"/>
        <w:ind w:left="426"/>
        <w:rPr>
          <w:b/>
          <w:bCs/>
        </w:rPr>
      </w:pPr>
      <w:bookmarkStart w:id="21" w:name="_Toc201266060"/>
      <w:bookmarkEnd w:id="20"/>
      <w:r w:rsidRPr="00CB362C">
        <w:rPr>
          <w:b/>
          <w:bCs/>
        </w:rPr>
        <w:t>Identifikasi Masalah</w:t>
      </w:r>
      <w:bookmarkEnd w:id="21"/>
    </w:p>
    <w:p w:rsidR="00C315CD" w:rsidRPr="00CB362C" w:rsidRDefault="00C315CD" w:rsidP="00C315CD">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ri uraian latar belakang di atas, dapat ditemukan beberapa permasalahan sebegai berikut:</w:t>
      </w:r>
    </w:p>
    <w:p w:rsidR="00C315CD" w:rsidRPr="00CB362C" w:rsidRDefault="00C315CD" w:rsidP="007D1E85">
      <w:pPr>
        <w:pStyle w:val="ListParagraph"/>
        <w:numPr>
          <w:ilvl w:val="0"/>
          <w:numId w:val="6"/>
        </w:numPr>
        <w:spacing w:after="160" w:line="480" w:lineRule="auto"/>
        <w:ind w:left="993"/>
        <w:jc w:val="both"/>
        <w:rPr>
          <w:rFonts w:ascii="Times New Roman" w:hAnsi="Times New Roman" w:cs="Times New Roman"/>
          <w:color w:val="000000" w:themeColor="text1"/>
          <w:sz w:val="24"/>
        </w:rPr>
      </w:pPr>
      <w:bookmarkStart w:id="22" w:name="_Hlk201068035"/>
      <w:r w:rsidRPr="00CB362C">
        <w:rPr>
          <w:rFonts w:ascii="Times New Roman" w:hAnsi="Times New Roman" w:cs="Times New Roman"/>
          <w:color w:val="000000" w:themeColor="text1"/>
          <w:sz w:val="24"/>
        </w:rPr>
        <w:t>Proses pembelajaran tidak berjalan sesuai capaian yang mau di capai.</w:t>
      </w:r>
      <w:bookmarkEnd w:id="22"/>
    </w:p>
    <w:p w:rsidR="00C315CD" w:rsidRPr="00CB362C" w:rsidRDefault="00C315CD" w:rsidP="007D1E85">
      <w:pPr>
        <w:pStyle w:val="ListParagraph"/>
        <w:numPr>
          <w:ilvl w:val="0"/>
          <w:numId w:val="6"/>
        </w:numPr>
        <w:spacing w:after="160" w:line="480" w:lineRule="auto"/>
        <w:ind w:left="993"/>
        <w:jc w:val="both"/>
        <w:rPr>
          <w:rFonts w:ascii="Times New Roman" w:hAnsi="Times New Roman" w:cs="Times New Roman"/>
          <w:color w:val="000000" w:themeColor="text1"/>
          <w:sz w:val="24"/>
        </w:rPr>
      </w:pPr>
      <w:bookmarkStart w:id="23" w:name="_Hlk201068087"/>
      <w:bookmarkStart w:id="24" w:name="_Hlk201068068"/>
      <w:r w:rsidRPr="00CB362C">
        <w:rPr>
          <w:rFonts w:ascii="Times New Roman" w:hAnsi="Times New Roman" w:cs="Times New Roman"/>
          <w:color w:val="000000" w:themeColor="text1"/>
          <w:sz w:val="24"/>
        </w:rPr>
        <w:t>Hasil belajaran IPAS kelas IV SDN 108306 Tanjung Garbus rendah.</w:t>
      </w:r>
      <w:bookmarkEnd w:id="23"/>
    </w:p>
    <w:p w:rsidR="00C315CD" w:rsidRPr="00CB362C" w:rsidRDefault="00C315CD" w:rsidP="007D1E85">
      <w:pPr>
        <w:pStyle w:val="ListParagraph"/>
        <w:numPr>
          <w:ilvl w:val="0"/>
          <w:numId w:val="6"/>
        </w:numPr>
        <w:spacing w:after="160" w:line="480" w:lineRule="auto"/>
        <w:ind w:left="993"/>
        <w:jc w:val="both"/>
        <w:rPr>
          <w:rFonts w:ascii="Times New Roman" w:hAnsi="Times New Roman" w:cs="Times New Roman"/>
          <w:color w:val="000000" w:themeColor="text1"/>
          <w:sz w:val="24"/>
        </w:rPr>
      </w:pPr>
      <w:bookmarkStart w:id="25" w:name="_Hlk201068173"/>
      <w:bookmarkEnd w:id="24"/>
      <w:r w:rsidRPr="00CB362C">
        <w:rPr>
          <w:rFonts w:ascii="Times New Roman" w:hAnsi="Times New Roman" w:cs="Times New Roman"/>
          <w:color w:val="000000" w:themeColor="text1"/>
          <w:sz w:val="24"/>
        </w:rPr>
        <w:t>Siswa merasa bosan dan jenuh ketika proses pembelajaran dimulai.</w:t>
      </w:r>
      <w:bookmarkEnd w:id="25"/>
    </w:p>
    <w:p w:rsidR="00C315CD" w:rsidRPr="00CB362C" w:rsidRDefault="00C315CD" w:rsidP="007D1E85">
      <w:pPr>
        <w:pStyle w:val="ListParagraph"/>
        <w:numPr>
          <w:ilvl w:val="0"/>
          <w:numId w:val="6"/>
        </w:numPr>
        <w:spacing w:after="160" w:line="480" w:lineRule="auto"/>
        <w:ind w:left="993"/>
        <w:jc w:val="both"/>
        <w:rPr>
          <w:rFonts w:ascii="Times New Roman" w:hAnsi="Times New Roman" w:cs="Times New Roman"/>
          <w:color w:val="000000" w:themeColor="text1"/>
          <w:sz w:val="24"/>
        </w:rPr>
      </w:pPr>
      <w:bookmarkStart w:id="26" w:name="_Hlk201068218"/>
      <w:bookmarkStart w:id="27" w:name="_Hlk201068203"/>
      <w:r w:rsidRPr="00CB362C">
        <w:rPr>
          <w:rFonts w:ascii="Times New Roman" w:hAnsi="Times New Roman" w:cs="Times New Roman"/>
          <w:color w:val="000000" w:themeColor="text1"/>
          <w:sz w:val="24"/>
        </w:rPr>
        <w:t>Kurangnya pemanfaatan media pembelajaran interaktif.</w:t>
      </w:r>
      <w:bookmarkEnd w:id="26"/>
    </w:p>
    <w:p w:rsidR="00C315CD" w:rsidRPr="00CB362C" w:rsidRDefault="00C315CD" w:rsidP="00C315CD">
      <w:pPr>
        <w:pStyle w:val="proposal2"/>
        <w:spacing w:line="480" w:lineRule="auto"/>
        <w:ind w:left="426"/>
        <w:rPr>
          <w:b/>
          <w:bCs/>
        </w:rPr>
      </w:pPr>
      <w:bookmarkStart w:id="28" w:name="_Toc201266061"/>
      <w:bookmarkEnd w:id="27"/>
      <w:r w:rsidRPr="00CB362C">
        <w:rPr>
          <w:b/>
          <w:bCs/>
        </w:rPr>
        <w:t>Batasan Masalah</w:t>
      </w:r>
      <w:bookmarkEnd w:id="28"/>
    </w:p>
    <w:p w:rsidR="00C315CD" w:rsidRPr="00CB362C" w:rsidRDefault="00C315CD" w:rsidP="00C315CD">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gingat keterbatasan waktu, biaya, peneliti hanya membatasi penelitian pada Pengembangan Media pembelajaran yang dapat meningkatkan hasil belajar siswa.</w:t>
      </w:r>
    </w:p>
    <w:p w:rsidR="00C315CD" w:rsidRPr="00CB362C" w:rsidRDefault="00C315CD" w:rsidP="00C315CD">
      <w:pPr>
        <w:pStyle w:val="proposal2"/>
        <w:spacing w:line="480" w:lineRule="auto"/>
        <w:ind w:left="426"/>
        <w:rPr>
          <w:b/>
          <w:bCs/>
        </w:rPr>
      </w:pPr>
      <w:bookmarkStart w:id="29" w:name="_Toc201266062"/>
      <w:r w:rsidRPr="00CB362C">
        <w:rPr>
          <w:b/>
          <w:bCs/>
        </w:rPr>
        <w:t>Rumusan Masalah</w:t>
      </w:r>
      <w:bookmarkEnd w:id="29"/>
    </w:p>
    <w:p w:rsidR="00C315CD" w:rsidRPr="00CB362C" w:rsidRDefault="00C315CD" w:rsidP="00C315CD">
      <w:pPr>
        <w:spacing w:after="0" w:line="480" w:lineRule="auto"/>
        <w:ind w:firstLine="42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Rumusan masalah yang dapat di uraikan adalah:</w:t>
      </w:r>
    </w:p>
    <w:p w:rsidR="00C315CD" w:rsidRPr="00CB362C" w:rsidRDefault="00C315CD" w:rsidP="007D1E85">
      <w:pPr>
        <w:pStyle w:val="ListParagraph"/>
        <w:numPr>
          <w:ilvl w:val="0"/>
          <w:numId w:val="5"/>
        </w:numPr>
        <w:spacing w:after="160"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Bagaimana kevalidan media pembelajaran video aniamsi interaktif berbantu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dalam meningkatkan hasil belajar siswa pada pelajaran IPAS materi norma dalam adat istiadat daerahku?</w:t>
      </w:r>
    </w:p>
    <w:p w:rsidR="00C315CD" w:rsidRPr="00CB362C" w:rsidRDefault="00C315CD" w:rsidP="007D1E85">
      <w:pPr>
        <w:pStyle w:val="ListParagraph"/>
        <w:numPr>
          <w:ilvl w:val="0"/>
          <w:numId w:val="5"/>
        </w:numPr>
        <w:spacing w:after="160"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 xml:space="preserve">Bagaiman keefektivitasan media pembelajaran video aniamsi interaktif berbantuan aplikasi </w:t>
      </w:r>
      <w:r w:rsidRPr="00CB362C">
        <w:rPr>
          <w:rFonts w:ascii="Times New Roman" w:hAnsi="Times New Roman" w:cs="Times New Roman"/>
          <w:i/>
          <w:iCs/>
          <w:color w:val="000000" w:themeColor="text1"/>
          <w:sz w:val="24"/>
        </w:rPr>
        <w:t xml:space="preserve">Canva </w:t>
      </w:r>
      <w:r w:rsidRPr="00CB362C">
        <w:rPr>
          <w:rFonts w:ascii="Times New Roman" w:hAnsi="Times New Roman" w:cs="Times New Roman"/>
          <w:color w:val="000000" w:themeColor="text1"/>
          <w:sz w:val="24"/>
        </w:rPr>
        <w:t>dalan meningkatkan hasil belajar siswa?</w:t>
      </w:r>
    </w:p>
    <w:p w:rsidR="00C315CD" w:rsidRPr="00CB362C" w:rsidRDefault="00C315CD" w:rsidP="007D1E85">
      <w:pPr>
        <w:pStyle w:val="ListParagraph"/>
        <w:numPr>
          <w:ilvl w:val="0"/>
          <w:numId w:val="5"/>
        </w:numPr>
        <w:spacing w:after="160" w:line="480" w:lineRule="auto"/>
        <w:ind w:left="851" w:hanging="284"/>
        <w:jc w:val="both"/>
        <w:rPr>
          <w:rFonts w:ascii="Times New Roman" w:hAnsi="Times New Roman" w:cs="Times New Roman"/>
          <w:sz w:val="24"/>
        </w:rPr>
      </w:pPr>
      <w:r w:rsidRPr="00CB362C">
        <w:rPr>
          <w:rFonts w:ascii="Times New Roman" w:hAnsi="Times New Roman" w:cs="Times New Roman"/>
          <w:color w:val="000000" w:themeColor="text1"/>
          <w:sz w:val="24"/>
        </w:rPr>
        <w:t xml:space="preserve">Bagaiman kepraktisan oleh guru terhadap media pembelajaran video aniamsi </w:t>
      </w:r>
      <w:r w:rsidRPr="00CB362C">
        <w:rPr>
          <w:rFonts w:ascii="Times New Roman" w:hAnsi="Times New Roman" w:cs="Times New Roman"/>
          <w:sz w:val="24"/>
        </w:rPr>
        <w:t xml:space="preserve">interaktif berbantuan aplikasi </w:t>
      </w:r>
      <w:r w:rsidRPr="00CB362C">
        <w:rPr>
          <w:rFonts w:ascii="Times New Roman" w:hAnsi="Times New Roman" w:cs="Times New Roman"/>
          <w:i/>
          <w:iCs/>
          <w:sz w:val="24"/>
        </w:rPr>
        <w:t>Canva</w:t>
      </w:r>
      <w:r w:rsidRPr="00CB362C">
        <w:rPr>
          <w:rFonts w:ascii="Times New Roman" w:hAnsi="Times New Roman" w:cs="Times New Roman"/>
          <w:sz w:val="24"/>
        </w:rPr>
        <w:t xml:space="preserve"> dilakukan dalam meningkatkan hasil belajar siswa?</w:t>
      </w:r>
    </w:p>
    <w:p w:rsidR="00C315CD" w:rsidRPr="00CB362C" w:rsidRDefault="00C315CD" w:rsidP="00C315CD">
      <w:pPr>
        <w:pStyle w:val="proposal2"/>
        <w:spacing w:before="0" w:line="480" w:lineRule="auto"/>
        <w:ind w:left="426"/>
        <w:rPr>
          <w:b/>
          <w:bCs/>
        </w:rPr>
      </w:pPr>
      <w:bookmarkStart w:id="30" w:name="_Toc201266063"/>
      <w:r w:rsidRPr="00CB362C">
        <w:rPr>
          <w:b/>
          <w:bCs/>
        </w:rPr>
        <w:t>Tujuan Penelitian</w:t>
      </w:r>
      <w:bookmarkEnd w:id="30"/>
    </w:p>
    <w:p w:rsidR="00C315CD" w:rsidRPr="00CB362C" w:rsidRDefault="00C315CD" w:rsidP="00C315CD">
      <w:pPr>
        <w:pStyle w:val="ListParagraph"/>
        <w:spacing w:line="480" w:lineRule="auto"/>
        <w:ind w:left="426"/>
        <w:rPr>
          <w:rFonts w:ascii="Times New Roman" w:hAnsi="Times New Roman" w:cs="Times New Roman"/>
          <w:sz w:val="24"/>
        </w:rPr>
      </w:pPr>
      <w:r w:rsidRPr="00CB362C">
        <w:rPr>
          <w:rFonts w:ascii="Times New Roman" w:hAnsi="Times New Roman" w:cs="Times New Roman"/>
          <w:sz w:val="24"/>
        </w:rPr>
        <w:t>Tujuan penelitian yang dapat di uraikan adalah:</w:t>
      </w:r>
    </w:p>
    <w:p w:rsidR="00C315CD" w:rsidRPr="00CB362C" w:rsidRDefault="00C315CD" w:rsidP="007D1E85">
      <w:pPr>
        <w:pStyle w:val="ListParagraph"/>
        <w:numPr>
          <w:ilvl w:val="0"/>
          <w:numId w:val="8"/>
        </w:numPr>
        <w:spacing w:after="160"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Untuk mengetahui kevalidan media pembelajaran video aniamsi interaktif berbantu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dalam meningkatkan hasil belajar siswa pada pelajaran IPAS materi norma dalam adat istiadat daerahku.</w:t>
      </w:r>
    </w:p>
    <w:p w:rsidR="00C315CD" w:rsidRPr="00CB362C" w:rsidRDefault="00C315CD" w:rsidP="007D1E85">
      <w:pPr>
        <w:pStyle w:val="ListParagraph"/>
        <w:numPr>
          <w:ilvl w:val="0"/>
          <w:numId w:val="8"/>
        </w:numPr>
        <w:spacing w:after="160"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Untuk mengetahui keefektivitasan media pembelajaran video aniamsi interaktif berbantu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dalan meningkatkan hasil belajar siswa.</w:t>
      </w:r>
    </w:p>
    <w:p w:rsidR="00C315CD" w:rsidRPr="00CB362C" w:rsidRDefault="00C315CD" w:rsidP="007D1E85">
      <w:pPr>
        <w:pStyle w:val="ListParagraph"/>
        <w:numPr>
          <w:ilvl w:val="0"/>
          <w:numId w:val="8"/>
        </w:numPr>
        <w:spacing w:after="160"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Untuk mengetahui kepraktisan oleh guru terhadap media pembelajaran video aniamsi interaktif berbantu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dilakukan dalam meningkatkan hasil belajar siswa</w:t>
      </w:r>
    </w:p>
    <w:p w:rsidR="00C315CD" w:rsidRPr="00CB362C" w:rsidRDefault="00C315CD" w:rsidP="00C315CD">
      <w:pPr>
        <w:pStyle w:val="proposal2"/>
        <w:spacing w:line="480" w:lineRule="auto"/>
        <w:ind w:left="426"/>
        <w:rPr>
          <w:b/>
          <w:bCs/>
        </w:rPr>
      </w:pPr>
      <w:bookmarkStart w:id="31" w:name="_Toc201266064"/>
      <w:r w:rsidRPr="00CB362C">
        <w:rPr>
          <w:b/>
          <w:bCs/>
        </w:rPr>
        <w:t>Manfaat Penelitian</w:t>
      </w:r>
      <w:bookmarkEnd w:id="31"/>
    </w:p>
    <w:p w:rsidR="00C315CD" w:rsidRPr="00CB362C" w:rsidRDefault="00C315CD" w:rsidP="00C315CD">
      <w:pPr>
        <w:spacing w:after="0" w:line="480" w:lineRule="auto"/>
        <w:ind w:firstLine="426"/>
        <w:rPr>
          <w:rFonts w:ascii="Times New Roman" w:hAnsi="Times New Roman" w:cs="Times New Roman"/>
          <w:sz w:val="24"/>
        </w:rPr>
      </w:pPr>
      <w:bookmarkStart w:id="32" w:name="_Toc185369954"/>
      <w:r w:rsidRPr="00CB362C">
        <w:rPr>
          <w:rFonts w:ascii="Times New Roman" w:hAnsi="Times New Roman" w:cs="Times New Roman"/>
          <w:sz w:val="24"/>
        </w:rPr>
        <w:t>Penelitian ini diharapkan memiliki manfaat yang berbeda, yaitu:</w:t>
      </w:r>
      <w:bookmarkEnd w:id="32"/>
    </w:p>
    <w:p w:rsidR="00C315CD" w:rsidRPr="00CB362C" w:rsidRDefault="00C315CD" w:rsidP="007D1E85">
      <w:pPr>
        <w:pStyle w:val="ListParagraph"/>
        <w:numPr>
          <w:ilvl w:val="0"/>
          <w:numId w:val="3"/>
        </w:numPr>
        <w:spacing w:after="0"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anfaat teoritis:</w:t>
      </w:r>
    </w:p>
    <w:p w:rsidR="00C315CD" w:rsidRPr="00CB362C" w:rsidRDefault="00C315CD" w:rsidP="00C315CD">
      <w:pPr>
        <w:pStyle w:val="ListParagraph"/>
        <w:spacing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Sebagai sumber informasi dan pengembangan ilmu pengetahuan dalam hal peran guru, pengembangan media pembelajaran video animasi berbantu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untuk meningkatkan hasil belajar siswa. Serta </w:t>
      </w:r>
      <w:r w:rsidRPr="00CB362C">
        <w:rPr>
          <w:rFonts w:ascii="Times New Roman" w:hAnsi="Times New Roman" w:cs="Times New Roman"/>
          <w:color w:val="000000" w:themeColor="text1"/>
          <w:sz w:val="24"/>
        </w:rPr>
        <w:lastRenderedPageBreak/>
        <w:t xml:space="preserve">menjadi referensi atau bahan acuan bagi peneliti yang relevan di masa depan. </w:t>
      </w:r>
    </w:p>
    <w:p w:rsidR="00C315CD" w:rsidRPr="00CB362C" w:rsidRDefault="00C315CD" w:rsidP="007D1E85">
      <w:pPr>
        <w:pStyle w:val="ListParagraph"/>
        <w:numPr>
          <w:ilvl w:val="0"/>
          <w:numId w:val="3"/>
        </w:numPr>
        <w:spacing w:after="160"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anfaat Praktis:</w:t>
      </w:r>
    </w:p>
    <w:p w:rsidR="00C315CD" w:rsidRPr="00CB362C" w:rsidRDefault="00C315CD" w:rsidP="00C315CD">
      <w:pPr>
        <w:pStyle w:val="ListParagraph"/>
        <w:spacing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elitian ini dapat bermanfaat baik secara langsung maupun tidak langsung bagi:</w:t>
      </w:r>
    </w:p>
    <w:p w:rsidR="00C315CD" w:rsidRPr="00CB362C" w:rsidRDefault="00C315CD" w:rsidP="007D1E85">
      <w:pPr>
        <w:pStyle w:val="ListParagraph"/>
        <w:numPr>
          <w:ilvl w:val="0"/>
          <w:numId w:val="4"/>
        </w:numPr>
        <w:spacing w:after="160" w:line="480" w:lineRule="auto"/>
        <w:ind w:left="127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Guru dapat menentukan media pembelajaran yang efektif dan menyenangkan bagi siswa.</w:t>
      </w:r>
    </w:p>
    <w:p w:rsidR="00C315CD" w:rsidRPr="00CB362C" w:rsidRDefault="00C315CD" w:rsidP="007D1E85">
      <w:pPr>
        <w:pStyle w:val="ListParagraph"/>
        <w:numPr>
          <w:ilvl w:val="0"/>
          <w:numId w:val="4"/>
        </w:numPr>
        <w:spacing w:after="160" w:line="480" w:lineRule="auto"/>
        <w:ind w:left="127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iswa dapat belajar secara aktif dan kreatif sesuai dengan perkembangan afektif nya, terutama dalam hal pemahaman konsep dasar IPAS.</w:t>
      </w:r>
    </w:p>
    <w:p w:rsidR="00C315CD" w:rsidRPr="00CB362C" w:rsidRDefault="00C315CD" w:rsidP="007D1E85">
      <w:pPr>
        <w:pStyle w:val="ListParagraph"/>
        <w:numPr>
          <w:ilvl w:val="0"/>
          <w:numId w:val="4"/>
        </w:numPr>
        <w:spacing w:after="160" w:line="480" w:lineRule="auto"/>
        <w:ind w:left="127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ekolah dapat memberikan motivasi bagi guru untuk melaksanakan pembelajaran secara efektif dan intensitif, sehingga meningkagtkan prestasi sekolah.</w:t>
      </w:r>
    </w:p>
    <w:p w:rsidR="00C315CD" w:rsidRPr="00CB362C" w:rsidRDefault="00C315CD" w:rsidP="00C315CD">
      <w:pPr>
        <w:pStyle w:val="proposal2"/>
        <w:spacing w:line="480" w:lineRule="auto"/>
        <w:ind w:left="426"/>
        <w:rPr>
          <w:b/>
          <w:bCs/>
        </w:rPr>
      </w:pPr>
      <w:bookmarkStart w:id="33" w:name="_Toc201266065"/>
      <w:r w:rsidRPr="00CB362C">
        <w:rPr>
          <w:b/>
          <w:bCs/>
        </w:rPr>
        <w:t>Spesifikasi Produk</w:t>
      </w:r>
      <w:bookmarkEnd w:id="33"/>
    </w:p>
    <w:p w:rsidR="00C315CD" w:rsidRPr="00CB362C" w:rsidRDefault="00C315CD" w:rsidP="00C315CD">
      <w:pPr>
        <w:pStyle w:val="ListParagraph"/>
        <w:spacing w:line="480" w:lineRule="auto"/>
        <w:ind w:left="426" w:firstLine="567"/>
        <w:jc w:val="both"/>
        <w:rPr>
          <w:rFonts w:ascii="Times New Roman" w:hAnsi="Times New Roman" w:cs="Times New Roman"/>
          <w:sz w:val="24"/>
        </w:rPr>
      </w:pPr>
      <w:r w:rsidRPr="00CB362C">
        <w:rPr>
          <w:rFonts w:ascii="Times New Roman" w:hAnsi="Times New Roman" w:cs="Times New Roman"/>
          <w:sz w:val="24"/>
        </w:rPr>
        <w:t xml:space="preserve">Pada penelitian ini peneliti tertarik mengembangkan media pembelajaran video animasi interaktif berbantuan aplikasi </w:t>
      </w:r>
      <w:r w:rsidRPr="00CB362C">
        <w:rPr>
          <w:rFonts w:ascii="Times New Roman" w:hAnsi="Times New Roman" w:cs="Times New Roman"/>
          <w:i/>
          <w:sz w:val="24"/>
        </w:rPr>
        <w:t xml:space="preserve">Canva </w:t>
      </w:r>
      <w:r w:rsidRPr="00CB362C">
        <w:rPr>
          <w:rFonts w:ascii="Times New Roman" w:hAnsi="Times New Roman" w:cs="Times New Roman"/>
          <w:sz w:val="24"/>
        </w:rPr>
        <w:t>pada pelajaran IPAS materi norma dalam adat istiadat daerahku di kelas IV Sekolah Dasar negeri 108306 Tanjung garbus adapun spesipikasi produk yang akan dikembangkan sebagai berikut:</w:t>
      </w:r>
    </w:p>
    <w:p w:rsidR="00C315CD" w:rsidRPr="00CB362C" w:rsidRDefault="00C315CD" w:rsidP="007D1E85">
      <w:pPr>
        <w:pStyle w:val="ListParagraph"/>
        <w:numPr>
          <w:ilvl w:val="2"/>
          <w:numId w:val="3"/>
        </w:numPr>
        <w:spacing w:after="160" w:line="480" w:lineRule="auto"/>
        <w:ind w:left="851"/>
        <w:jc w:val="both"/>
        <w:rPr>
          <w:rFonts w:ascii="Times New Roman" w:hAnsi="Times New Roman" w:cs="Times New Roman"/>
          <w:sz w:val="24"/>
        </w:rPr>
      </w:pPr>
      <w:r w:rsidRPr="00CB362C">
        <w:rPr>
          <w:rFonts w:ascii="Times New Roman" w:hAnsi="Times New Roman" w:cs="Times New Roman"/>
          <w:sz w:val="24"/>
        </w:rPr>
        <w:t xml:space="preserve">Media pembelelajaran video animasi interaktif berbantuan aplikasi </w:t>
      </w:r>
      <w:r w:rsidRPr="00CB362C">
        <w:rPr>
          <w:rFonts w:ascii="Times New Roman" w:hAnsi="Times New Roman" w:cs="Times New Roman"/>
          <w:i/>
          <w:iCs/>
          <w:sz w:val="24"/>
        </w:rPr>
        <w:t>Canva</w:t>
      </w:r>
      <w:r w:rsidRPr="00CB362C">
        <w:rPr>
          <w:rFonts w:ascii="Times New Roman" w:hAnsi="Times New Roman" w:cs="Times New Roman"/>
          <w:sz w:val="24"/>
        </w:rPr>
        <w:t xml:space="preserve"> yang dikembangakan disesuaikan dengan CP dan TP pada pelajaran IPAS materi norma dalam adat istiadat daerahku kelas IV Sekolah Dasar Negeri 108306 Tanjung Garbus.</w:t>
      </w:r>
    </w:p>
    <w:p w:rsidR="00C315CD" w:rsidRPr="00CB362C" w:rsidRDefault="00C315CD" w:rsidP="007D1E85">
      <w:pPr>
        <w:pStyle w:val="ListParagraph"/>
        <w:numPr>
          <w:ilvl w:val="2"/>
          <w:numId w:val="3"/>
        </w:numPr>
        <w:spacing w:after="160" w:line="480" w:lineRule="auto"/>
        <w:ind w:left="851"/>
        <w:jc w:val="both"/>
        <w:rPr>
          <w:rFonts w:ascii="Times New Roman" w:hAnsi="Times New Roman" w:cs="Times New Roman"/>
          <w:sz w:val="24"/>
        </w:rPr>
      </w:pPr>
      <w:r w:rsidRPr="00CB362C">
        <w:rPr>
          <w:rFonts w:ascii="Times New Roman" w:hAnsi="Times New Roman" w:cs="Times New Roman"/>
          <w:sz w:val="24"/>
        </w:rPr>
        <w:lastRenderedPageBreak/>
        <w:t>Media pembelajaran yang dikembangkan menggunakan variasi tata letak, pilihan warna, variasi huruf yang disesuaikan dengan kebutuhan sehingga nyaman untuk di lihat dan mudah dipahami.</w:t>
      </w:r>
    </w:p>
    <w:p w:rsidR="00C315CD" w:rsidRPr="00CB362C" w:rsidRDefault="00C315CD" w:rsidP="007D1E85">
      <w:pPr>
        <w:pStyle w:val="ListParagraph"/>
        <w:numPr>
          <w:ilvl w:val="2"/>
          <w:numId w:val="3"/>
        </w:numPr>
        <w:spacing w:after="160" w:line="480" w:lineRule="auto"/>
        <w:ind w:left="851"/>
        <w:jc w:val="both"/>
        <w:rPr>
          <w:rFonts w:ascii="Times New Roman" w:hAnsi="Times New Roman" w:cs="Times New Roman"/>
          <w:sz w:val="24"/>
        </w:rPr>
      </w:pPr>
      <w:r w:rsidRPr="00CB362C">
        <w:rPr>
          <w:rFonts w:ascii="Times New Roman" w:hAnsi="Times New Roman" w:cs="Times New Roman"/>
          <w:sz w:val="24"/>
        </w:rPr>
        <w:t>Media pembelajaran yang dikembangkan disesuaikan dengan suku Siswa/I yang ada pada kelas IV Sekolah Dasar Negeri 108306 Tanjung Garbus.</w:t>
      </w:r>
    </w:p>
    <w:p w:rsidR="00C315CD" w:rsidRPr="00CB362C" w:rsidRDefault="00C315CD" w:rsidP="007D1E85">
      <w:pPr>
        <w:pStyle w:val="ListParagraph"/>
        <w:numPr>
          <w:ilvl w:val="2"/>
          <w:numId w:val="3"/>
        </w:numPr>
        <w:spacing w:after="160" w:line="480" w:lineRule="auto"/>
        <w:ind w:left="851"/>
        <w:jc w:val="both"/>
        <w:rPr>
          <w:rFonts w:ascii="Times New Roman" w:hAnsi="Times New Roman" w:cs="Times New Roman"/>
          <w:sz w:val="24"/>
        </w:rPr>
      </w:pPr>
      <w:r w:rsidRPr="00CB362C">
        <w:rPr>
          <w:rFonts w:ascii="Times New Roman" w:hAnsi="Times New Roman" w:cs="Times New Roman"/>
          <w:sz w:val="24"/>
        </w:rPr>
        <w:t xml:space="preserve">Media yang dikembangkan berbantuan aplikasi </w:t>
      </w:r>
      <w:r w:rsidRPr="00CB362C">
        <w:rPr>
          <w:rFonts w:ascii="Times New Roman" w:hAnsi="Times New Roman" w:cs="Times New Roman"/>
          <w:i/>
          <w:sz w:val="24"/>
        </w:rPr>
        <w:t xml:space="preserve">Canva </w:t>
      </w:r>
      <w:r w:rsidRPr="00CB362C">
        <w:rPr>
          <w:rFonts w:ascii="Times New Roman" w:hAnsi="Times New Roman" w:cs="Times New Roman"/>
          <w:sz w:val="24"/>
        </w:rPr>
        <w:t>yang didalamnya terdapat beberapa penggabungan multimedia seperti teks, gambar animasi, audio yang digunakan sebagai alat bantu yang dapat mempermudah guru untuk menyampaikan matari pembelajaran.</w:t>
      </w:r>
    </w:p>
    <w:p w:rsidR="00C315CD" w:rsidRPr="00CB362C" w:rsidRDefault="00C315CD" w:rsidP="00C315CD">
      <w:pPr>
        <w:pStyle w:val="proposal2"/>
        <w:spacing w:line="480" w:lineRule="auto"/>
        <w:ind w:left="426"/>
        <w:rPr>
          <w:b/>
          <w:bCs/>
        </w:rPr>
      </w:pPr>
      <w:bookmarkStart w:id="34" w:name="_Toc201266066"/>
      <w:r w:rsidRPr="00CB362C">
        <w:rPr>
          <w:b/>
          <w:bCs/>
        </w:rPr>
        <w:t>Anggapan Dasar</w:t>
      </w:r>
      <w:bookmarkEnd w:id="34"/>
    </w:p>
    <w:p w:rsidR="00C315CD" w:rsidRPr="00CB362C" w:rsidRDefault="00C315CD" w:rsidP="00C315CD">
      <w:pPr>
        <w:pStyle w:val="ListParagraph"/>
        <w:spacing w:after="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eliti Mengembangkan Media Video Animasi Ineteraktif Berbantuan Aplikasi </w:t>
      </w:r>
      <w:r w:rsidRPr="00CB362C">
        <w:rPr>
          <w:rFonts w:ascii="Times New Roman" w:hAnsi="Times New Roman" w:cs="Times New Roman"/>
          <w:i/>
          <w:color w:val="000000" w:themeColor="text1"/>
          <w:sz w:val="24"/>
        </w:rPr>
        <w:t>Canva</w:t>
      </w:r>
      <w:r w:rsidRPr="00CB362C">
        <w:rPr>
          <w:rFonts w:ascii="Times New Roman" w:hAnsi="Times New Roman" w:cs="Times New Roman"/>
          <w:color w:val="000000" w:themeColor="text1"/>
          <w:sz w:val="24"/>
        </w:rPr>
        <w:t xml:space="preserve"> pada kelas IV Sekolah Dasar dikarenakan siswa pada kelas IV tersebut memiliki rentan umur 9-10 Tahun, </w:t>
      </w:r>
      <w:r w:rsidRPr="00CB362C">
        <w:rPr>
          <w:rFonts w:ascii="Times New Roman" w:hAnsi="Times New Roman" w:cs="Times New Roman"/>
          <w:color w:val="000000" w:themeColor="text1"/>
          <w:sz w:val="24"/>
        </w:rPr>
        <w:tab/>
        <w:t xml:space="preserve">yang mana menurut teori perkembangan peserta didik menurut </w:t>
      </w:r>
      <w:r w:rsidRPr="00CB362C">
        <w:rPr>
          <w:rFonts w:ascii="Times New Roman" w:hAnsi="Times New Roman" w:cs="Times New Roman"/>
          <w:color w:val="000000" w:themeColor="text1"/>
          <w:sz w:val="24"/>
          <w:szCs w:val="24"/>
        </w:rPr>
        <w:t xml:space="preserve">Piaget didalam penelitian </w:t>
      </w:r>
      <w:r w:rsidRPr="00CB362C">
        <w:rPr>
          <w:rFonts w:ascii="Times New Roman" w:hAnsi="Times New Roman" w:cs="Times New Roman"/>
          <w:color w:val="000000" w:themeColor="text1"/>
          <w:sz w:val="24"/>
          <w:szCs w:val="24"/>
        </w:rPr>
        <w:fldChar w:fldCharType="begin" w:fldLock="1"/>
      </w:r>
      <w:r w:rsidRPr="00CB362C">
        <w:rPr>
          <w:rFonts w:ascii="Times New Roman" w:hAnsi="Times New Roman" w:cs="Times New Roman"/>
          <w:color w:val="000000" w:themeColor="text1"/>
          <w:sz w:val="24"/>
          <w:szCs w:val="24"/>
        </w:rPr>
        <w:instrText>ADDIN CSL_CITATION {"citationItems":[{"id":"ITEM-1","itemData":{"ISSN":"2354-5984","abstract":"00060","author":[{"dropping-particle":"","family":"Ibda","given":"F.","non-dropping-particle":"","parse-names":false,"suffix":""}],"container-title":"Intelektualita","id":"ITEM-1","issue":"1","issued":{"date-parts":[["2015"]]},"page":"242904","title":"Perkembangan Kognitif: Teori Jean Piaget","type":"article-journal","volume":"3"},"uris":["http://www.mendeley.com/documents/?uuid=7a154b0e-ccbd-499a-8a8e-4eeab3de8d6d"]}],"mendeley":{"formattedCitation":"(Ibda, 2015)","plainTextFormattedCitation":"(Ibda, 2015)","previouslyFormattedCitation":"(Ibda, 2015)"},"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Ibda, 2015)</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nyatakan bahwa</w:t>
      </w:r>
      <w:r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szCs w:val="24"/>
        </w:rPr>
        <w:t xml:space="preserve">pada tahap ini, anak sudah cukup matang untuk menggunakan pemikiran logika atau operasi, tetapi hanya untuk objek fisik yang ada saat ini. </w:t>
      </w:r>
    </w:p>
    <w:p w:rsidR="00C315CD" w:rsidRPr="00CB362C" w:rsidRDefault="00C315CD" w:rsidP="00C315CD">
      <w:pPr>
        <w:pStyle w:val="ListParagraph"/>
        <w:spacing w:after="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Maka dari itu peneliti menggunakan video animasi agar dapat meningkatkan hasil belajar siswa dikarenakan video animsi menurut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24246/j.js.2022.v12.i2.p127-138","ISSN":"2088-3439","abstract":"Distant learning in COVID-19 pandemic era impact massively to the increasing number of learning videos in Youtube, unfortunately with inaccurate concept and without stimulus to learn. This research aims to develop an animation video for object configuration pattern which has been validated and practical with accurate concept and giving stimulus for constructivist learning. This research and development research uses ADDIE, with a non-test technique, using questionnaire for validity, practicality, and students’ responses. The operational field testing was done to 18 students of distant learning in the year 2020/2021. The validity showed 87,45% and 97,06% in ‘excellent’ category and received positive responses. It is concluded that the video was proper to be used as a distant learning media.","author":[{"dropping-particle":"","family":"Sidarta","given":"Cindy Aprillya","non-dropping-particle":"","parse-names":false,"suffix":""},{"dropping-particle":"","family":"Yunianta","given":"Tri Nova Hasti","non-dropping-particle":"","parse-names":false,"suffix":""}],"container-title":"Scholaria: Jurnal Pendidikan dan Kebudayaan","id":"ITEM-1","issue":"2","issued":{"date-parts":[["2022"]]},"page":"127-138","title":"Pengembangan Video Animasi Pola Konfigurasi Objek Untuk Pembelajaran Jarak Jauh","type":"article-journal","volume":"12"},"uris":["http://www.mendeley.com/documents/?uuid=c94ba6b3-d3ef-47d5-ac77-45e5ea9437d1"]}],"mendeley":{"formattedCitation":"(Sidarta &amp; Yunianta, 2022)","plainTextFormattedCitation":"(Sidarta &amp; Yunianta, 2022)","previouslyFormattedCitation":"(Sidarta &amp; Yunianta, 2022)"},"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Sidarta &amp; Yunianta, 2022)</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szCs w:val="28"/>
        </w:rPr>
        <w:t>Yaitu salah satu media pembelajaran yang berisikan kumpulan gambar dan audio yang dibuat berkesan hidup</w:t>
      </w:r>
      <w:r w:rsidRPr="00CB362C">
        <w:rPr>
          <w:rFonts w:ascii="Times New Roman" w:hAnsi="Times New Roman" w:cs="Times New Roman"/>
          <w:color w:val="000000" w:themeColor="text1"/>
          <w:sz w:val="24"/>
        </w:rPr>
        <w:t>.</w:t>
      </w:r>
    </w:p>
    <w:p w:rsidR="00C315CD" w:rsidRPr="00CB362C" w:rsidRDefault="00C315CD" w:rsidP="00C315CD">
      <w:pPr>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 xml:space="preserve">Peneliti menggunakan video animasi interaktif untuk meningkatkan hasil belajar siswa di karenakan video animasi interaktif sangat sesuai dengan karakteristik siswa kelas IV. Seperti penelitian yang dilakukan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uthor":[{"dropping-particle":"","family":"Diana","given":"Arita et al.","non-dropping-particle":"","parse-names":false,"suffix":""}],"id":"ITEM-1","issue":"2","issued":{"date-parts":[["2022"]]},"page":"365-376","title":"Analisis pengaruh pembelajaran menggunakan media interaktif terhadap hasil belajar siswa sekolah dasar","type":"article-journal","volume":"2"},"uris":["http://www.mendeley.com/documents/?uuid=60399551-a26c-439b-be96-3e0c0eeb0d33"]}],"mendeley":{"formattedCitation":"(Diana, 2022)","plainTextFormattedCitation":"(Diana, 2022)","previouslyFormattedCitation":"(Diana, 2022)"},"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Diana, 2022)</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yang dimana pada penelitian tersebut menyatakan bahwa media pembelajaran interaktif dapat meningkatkan hasil belajar siswa, maka dari itu peneliti menggunakan media pembelajaran video animasi interaktif berbantuan aplikasi </w:t>
      </w:r>
      <w:r w:rsidRPr="00CB362C">
        <w:rPr>
          <w:rFonts w:ascii="Times New Roman" w:hAnsi="Times New Roman" w:cs="Times New Roman"/>
          <w:i/>
          <w:color w:val="000000" w:themeColor="text1"/>
          <w:sz w:val="24"/>
        </w:rPr>
        <w:t>Canva</w:t>
      </w:r>
      <w:r w:rsidRPr="00CB362C">
        <w:rPr>
          <w:rFonts w:ascii="Times New Roman" w:hAnsi="Times New Roman" w:cs="Times New Roman"/>
          <w:color w:val="000000" w:themeColor="text1"/>
          <w:sz w:val="24"/>
        </w:rPr>
        <w:t xml:space="preserve"> yang diharapkan dapat meningkatkan hasil belajar siswa. Media pembelajaran sangat berperan penting dalam proses pembelajaran, jika siswa tidak tertarik dengan media yang digunakan oleh guru siswa tidak akan belajar dengan sungguh-sungguh yang disebabkan tidak adanya ketertarik dengan media pembelajaran. Hal ini dapat mengakibatkan penurunan hasil belajar siswa jika terus dibiarkan.</w:t>
      </w:r>
    </w:p>
    <w:p w:rsidR="00475D6C" w:rsidRPr="00F07063" w:rsidRDefault="00475D6C" w:rsidP="000E6A44"/>
    <w:sectPr w:rsidR="00475D6C" w:rsidRPr="00F07063" w:rsidSect="00475D6C">
      <w:headerReference w:type="even" r:id="rId10"/>
      <w:headerReference w:type="default" r:id="rId11"/>
      <w:footerReference w:type="even" r:id="rId12"/>
      <w:footerReference w:type="default" r:id="rId13"/>
      <w:headerReference w:type="first" r:id="rId14"/>
      <w:footerReference w:type="first" r:id="rId15"/>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1E85" w:rsidRDefault="007D1E85" w:rsidP="00475D6C">
      <w:pPr>
        <w:spacing w:after="0" w:line="240" w:lineRule="auto"/>
      </w:pPr>
      <w:r>
        <w:separator/>
      </w:r>
    </w:p>
  </w:endnote>
  <w:endnote w:type="continuationSeparator" w:id="0">
    <w:p w:rsidR="007D1E85" w:rsidRDefault="007D1E85" w:rsidP="00475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1E85" w:rsidRDefault="007D1E85" w:rsidP="00475D6C">
      <w:pPr>
        <w:spacing w:after="0" w:line="240" w:lineRule="auto"/>
      </w:pPr>
      <w:r>
        <w:separator/>
      </w:r>
    </w:p>
  </w:footnote>
  <w:footnote w:type="continuationSeparator" w:id="0">
    <w:p w:rsidR="007D1E85" w:rsidRDefault="007D1E85" w:rsidP="00475D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5A5DF3">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260" o:spid="_x0000_s2062"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5A5DF3">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261" o:spid="_x0000_s2063" type="#_x0000_t75" style="position:absolute;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5A5DF3">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259" o:spid="_x0000_s2061"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525EE6"/>
    <w:multiLevelType w:val="hybridMultilevel"/>
    <w:tmpl w:val="A12CBFB4"/>
    <w:lvl w:ilvl="0" w:tplc="EA56A7B2">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3D191E06"/>
    <w:multiLevelType w:val="hybridMultilevel"/>
    <w:tmpl w:val="FDFC75B4"/>
    <w:lvl w:ilvl="0" w:tplc="02D27ACE">
      <w:start w:val="2"/>
      <w:numFmt w:val="decimal"/>
      <w:pStyle w:val="eli3"/>
      <w:lvlText w:val="%1.1.1.2"/>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nsid w:val="41882FD0"/>
    <w:multiLevelType w:val="hybridMultilevel"/>
    <w:tmpl w:val="FB5CBA6A"/>
    <w:lvl w:ilvl="0" w:tplc="5D748CC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5B550F6A"/>
    <w:multiLevelType w:val="hybridMultilevel"/>
    <w:tmpl w:val="199E4886"/>
    <w:lvl w:ilvl="0" w:tplc="2604DC84">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nsid w:val="5F0A5EA3"/>
    <w:multiLevelType w:val="hybridMultilevel"/>
    <w:tmpl w:val="431C1874"/>
    <w:lvl w:ilvl="0" w:tplc="A43C438C">
      <w:start w:val="1"/>
      <w:numFmt w:val="decimal"/>
      <w:pStyle w:val="proposal3"/>
      <w:lvlText w:val="2.%1.1"/>
      <w:lvlJc w:val="left"/>
      <w:pPr>
        <w:ind w:left="185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8B3F4B"/>
    <w:multiLevelType w:val="hybridMultilevel"/>
    <w:tmpl w:val="C4A22100"/>
    <w:lvl w:ilvl="0" w:tplc="341A5768">
      <w:start w:val="1"/>
      <w:numFmt w:val="decimal"/>
      <w:pStyle w:val="proposal2"/>
      <w:lvlText w:val="1.%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826B2E"/>
    <w:multiLevelType w:val="hybridMultilevel"/>
    <w:tmpl w:val="0B5E8EF4"/>
    <w:lvl w:ilvl="0" w:tplc="ACC0C1B2">
      <w:start w:val="1"/>
      <w:numFmt w:val="decimal"/>
      <w:lvlText w:val="%1."/>
      <w:lvlJc w:val="left"/>
      <w:pPr>
        <w:ind w:left="149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DA2C3F"/>
    <w:multiLevelType w:val="hybridMultilevel"/>
    <w:tmpl w:val="D0ACD860"/>
    <w:lvl w:ilvl="0" w:tplc="70A253F8">
      <w:start w:val="1"/>
      <w:numFmt w:val="lowerLetter"/>
      <w:lvlText w:val="%1."/>
      <w:lvlJc w:val="left"/>
      <w:pPr>
        <w:ind w:left="1494" w:hanging="360"/>
      </w:pPr>
      <w:rPr>
        <w:sz w:val="24"/>
      </w:rPr>
    </w:lvl>
    <w:lvl w:ilvl="1" w:tplc="77CC5E48">
      <w:start w:val="1"/>
      <w:numFmt w:val="lowerLetter"/>
      <w:lvlText w:val="%2."/>
      <w:lvlJc w:val="left"/>
      <w:pPr>
        <w:ind w:left="2214" w:hanging="360"/>
      </w:pPr>
      <w:rPr>
        <w:sz w:val="24"/>
      </w:rPr>
    </w:lvl>
    <w:lvl w:ilvl="2" w:tplc="02ACF19C">
      <w:start w:val="1"/>
      <w:numFmt w:val="decimal"/>
      <w:lvlText w:val="%3."/>
      <w:lvlJc w:val="left"/>
      <w:pPr>
        <w:ind w:left="3114" w:hanging="360"/>
      </w:pPr>
    </w:lvl>
    <w:lvl w:ilvl="3" w:tplc="72E65374">
      <w:start w:val="1"/>
      <w:numFmt w:val="upperLetter"/>
      <w:lvlText w:val="%4."/>
      <w:lvlJc w:val="left"/>
      <w:pPr>
        <w:ind w:left="3654" w:hanging="360"/>
      </w:pPr>
      <w:rPr>
        <w:rFonts w:ascii="Times New Roman" w:hAnsi="Times New Roman" w:cs="Times New Roman" w:hint="default"/>
        <w:b/>
        <w:color w:val="000000" w:themeColor="text1"/>
      </w:r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num w:numId="1">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7"/>
  </w:num>
  <w:num w:numId="4">
    <w:abstractNumId w:val="3"/>
  </w:num>
  <w:num w:numId="5">
    <w:abstractNumId w:val="6"/>
  </w:num>
  <w:num w:numId="6">
    <w:abstractNumId w:val="2"/>
  </w:num>
  <w:num w:numId="7">
    <w:abstractNumId w:val="4"/>
  </w:num>
  <w:num w:numId="8">
    <w:abstractNumId w:val="0"/>
  </w:num>
  <w:num w:numId="9">
    <w:abstractNumId w:val="5"/>
    <w:lvlOverride w:ilvl="0">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JzgdON9ZjKKMke4iq3B7fhmoPvW6H1kaHG27U1at+smNoMYLg1ZLGlkOUWO7QxB/UsusiTzTC5x2GglmALE9Tw==" w:salt="jBDlTvO6b/EE/QtWB6Ej2g=="/>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5D6C"/>
    <w:rsid w:val="00036746"/>
    <w:rsid w:val="000512DB"/>
    <w:rsid w:val="000E6A44"/>
    <w:rsid w:val="00177D45"/>
    <w:rsid w:val="003B5554"/>
    <w:rsid w:val="004508DA"/>
    <w:rsid w:val="00475D6C"/>
    <w:rsid w:val="005A5DF3"/>
    <w:rsid w:val="00707417"/>
    <w:rsid w:val="007D1E85"/>
    <w:rsid w:val="00957A20"/>
    <w:rsid w:val="00B41DC4"/>
    <w:rsid w:val="00BF7CC2"/>
    <w:rsid w:val="00C315CD"/>
    <w:rsid w:val="00F07063"/>
    <w:rsid w:val="00F219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5:docId w15:val="{A91FBFC7-2305-4064-8C70-8CB9C295B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5D6C"/>
    <w:rPr>
      <w:noProof/>
    </w:rPr>
  </w:style>
  <w:style w:type="paragraph" w:styleId="Heading1">
    <w:name w:val="heading 1"/>
    <w:basedOn w:val="Normal"/>
    <w:next w:val="Normal"/>
    <w:link w:val="Heading1Char"/>
    <w:uiPriority w:val="9"/>
    <w:qFormat/>
    <w:rsid w:val="00177D4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77D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E6A44"/>
    <w:pPr>
      <w:keepNext/>
      <w:keepLines/>
      <w:spacing w:before="40" w:after="0" w:line="240" w:lineRule="auto"/>
      <w:outlineLvl w:val="2"/>
    </w:pPr>
    <w:rPr>
      <w:rFonts w:asciiTheme="majorHAnsi" w:eastAsiaTheme="majorEastAsia" w:hAnsiTheme="majorHAnsi" w:cstheme="majorBidi"/>
      <w:noProof w:val="0"/>
      <w:color w:val="365F91" w:themeColor="accent1" w:themeShade="BF"/>
      <w:sz w:val="28"/>
      <w:szCs w:val="28"/>
    </w:rPr>
  </w:style>
  <w:style w:type="paragraph" w:styleId="Heading4">
    <w:name w:val="heading 4"/>
    <w:basedOn w:val="Normal"/>
    <w:next w:val="Normal"/>
    <w:link w:val="Heading4Char"/>
    <w:uiPriority w:val="9"/>
    <w:semiHidden/>
    <w:unhideWhenUsed/>
    <w:qFormat/>
    <w:rsid w:val="000E6A44"/>
    <w:pPr>
      <w:keepNext/>
      <w:keepLines/>
      <w:spacing w:before="40" w:after="0" w:line="259" w:lineRule="auto"/>
      <w:outlineLvl w:val="3"/>
    </w:pPr>
    <w:rPr>
      <w:rFonts w:asciiTheme="majorHAnsi" w:eastAsiaTheme="majorEastAsia" w:hAnsiTheme="majorHAnsi" w:cstheme="majorBidi"/>
      <w:noProof w:val="0"/>
      <w:color w:val="365F91" w:themeColor="accent1" w:themeShade="BF"/>
      <w:sz w:val="24"/>
      <w:szCs w:val="24"/>
    </w:rPr>
  </w:style>
  <w:style w:type="paragraph" w:styleId="Heading5">
    <w:name w:val="heading 5"/>
    <w:basedOn w:val="Normal"/>
    <w:next w:val="Normal"/>
    <w:link w:val="Heading5Char"/>
    <w:uiPriority w:val="9"/>
    <w:semiHidden/>
    <w:unhideWhenUsed/>
    <w:qFormat/>
    <w:rsid w:val="000E6A44"/>
    <w:pPr>
      <w:keepNext/>
      <w:keepLines/>
      <w:spacing w:before="40" w:after="0" w:line="259" w:lineRule="auto"/>
      <w:outlineLvl w:val="4"/>
    </w:pPr>
    <w:rPr>
      <w:rFonts w:asciiTheme="majorHAnsi" w:eastAsiaTheme="majorEastAsia" w:hAnsiTheme="majorHAnsi" w:cstheme="majorBidi"/>
      <w:caps/>
      <w:noProof w:val="0"/>
      <w:color w:val="365F91" w:themeColor="accent1" w:themeShade="BF"/>
    </w:rPr>
  </w:style>
  <w:style w:type="paragraph" w:styleId="Heading6">
    <w:name w:val="heading 6"/>
    <w:basedOn w:val="Normal"/>
    <w:next w:val="Normal"/>
    <w:link w:val="Heading6Char"/>
    <w:uiPriority w:val="9"/>
    <w:semiHidden/>
    <w:unhideWhenUsed/>
    <w:qFormat/>
    <w:rsid w:val="000E6A44"/>
    <w:pPr>
      <w:keepNext/>
      <w:keepLines/>
      <w:spacing w:before="40" w:after="0" w:line="259" w:lineRule="auto"/>
      <w:outlineLvl w:val="5"/>
    </w:pPr>
    <w:rPr>
      <w:rFonts w:asciiTheme="majorHAnsi" w:eastAsiaTheme="majorEastAsia" w:hAnsiTheme="majorHAnsi" w:cstheme="majorBidi"/>
      <w:i/>
      <w:iCs/>
      <w:caps/>
      <w:noProof w:val="0"/>
      <w:color w:val="244061" w:themeColor="accent1" w:themeShade="80"/>
    </w:rPr>
  </w:style>
  <w:style w:type="paragraph" w:styleId="Heading7">
    <w:name w:val="heading 7"/>
    <w:basedOn w:val="Normal"/>
    <w:next w:val="Normal"/>
    <w:link w:val="Heading7Char"/>
    <w:uiPriority w:val="9"/>
    <w:semiHidden/>
    <w:unhideWhenUsed/>
    <w:qFormat/>
    <w:rsid w:val="000E6A44"/>
    <w:pPr>
      <w:keepNext/>
      <w:keepLines/>
      <w:spacing w:before="40" w:after="0" w:line="259" w:lineRule="auto"/>
      <w:outlineLvl w:val="6"/>
    </w:pPr>
    <w:rPr>
      <w:rFonts w:asciiTheme="majorHAnsi" w:eastAsiaTheme="majorEastAsia" w:hAnsiTheme="majorHAnsi" w:cstheme="majorBidi"/>
      <w:b/>
      <w:bCs/>
      <w:noProof w:val="0"/>
      <w:color w:val="244061" w:themeColor="accent1" w:themeShade="80"/>
    </w:rPr>
  </w:style>
  <w:style w:type="paragraph" w:styleId="Heading8">
    <w:name w:val="heading 8"/>
    <w:basedOn w:val="Normal"/>
    <w:next w:val="Normal"/>
    <w:link w:val="Heading8Char"/>
    <w:uiPriority w:val="9"/>
    <w:semiHidden/>
    <w:unhideWhenUsed/>
    <w:qFormat/>
    <w:rsid w:val="000E6A44"/>
    <w:pPr>
      <w:keepNext/>
      <w:keepLines/>
      <w:spacing w:before="40" w:after="0" w:line="259" w:lineRule="auto"/>
      <w:outlineLvl w:val="7"/>
    </w:pPr>
    <w:rPr>
      <w:rFonts w:asciiTheme="majorHAnsi" w:eastAsiaTheme="majorEastAsia" w:hAnsiTheme="majorHAnsi" w:cstheme="majorBidi"/>
      <w:b/>
      <w:bCs/>
      <w:i/>
      <w:iCs/>
      <w:noProof w:val="0"/>
      <w:color w:val="244061" w:themeColor="accent1" w:themeShade="80"/>
    </w:rPr>
  </w:style>
  <w:style w:type="paragraph" w:styleId="Heading9">
    <w:name w:val="heading 9"/>
    <w:basedOn w:val="Normal"/>
    <w:next w:val="Normal"/>
    <w:link w:val="Heading9Char"/>
    <w:uiPriority w:val="9"/>
    <w:semiHidden/>
    <w:unhideWhenUsed/>
    <w:qFormat/>
    <w:rsid w:val="000E6A44"/>
    <w:pPr>
      <w:keepNext/>
      <w:keepLines/>
      <w:spacing w:before="40" w:after="0" w:line="259" w:lineRule="auto"/>
      <w:outlineLvl w:val="8"/>
    </w:pPr>
    <w:rPr>
      <w:rFonts w:asciiTheme="majorHAnsi" w:eastAsiaTheme="majorEastAsia" w:hAnsiTheme="majorHAnsi" w:cstheme="majorBidi"/>
      <w:i/>
      <w:iCs/>
      <w:noProof w:val="0"/>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5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D6C"/>
    <w:rPr>
      <w:rFonts w:ascii="Tahoma" w:hAnsi="Tahoma" w:cs="Tahoma"/>
      <w:sz w:val="16"/>
      <w:szCs w:val="16"/>
    </w:rPr>
  </w:style>
  <w:style w:type="paragraph" w:styleId="Header">
    <w:name w:val="header"/>
    <w:basedOn w:val="Normal"/>
    <w:link w:val="HeaderChar"/>
    <w:uiPriority w:val="99"/>
    <w:unhideWhenUsed/>
    <w:rsid w:val="00475D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5D6C"/>
  </w:style>
  <w:style w:type="paragraph" w:styleId="Footer">
    <w:name w:val="footer"/>
    <w:basedOn w:val="Normal"/>
    <w:link w:val="FooterChar"/>
    <w:uiPriority w:val="99"/>
    <w:unhideWhenUsed/>
    <w:rsid w:val="00475D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D6C"/>
  </w:style>
  <w:style w:type="character" w:customStyle="1" w:styleId="Heading1Char">
    <w:name w:val="Heading 1 Char"/>
    <w:basedOn w:val="DefaultParagraphFont"/>
    <w:link w:val="Heading1"/>
    <w:uiPriority w:val="9"/>
    <w:rsid w:val="00177D45"/>
    <w:rPr>
      <w:rFonts w:asciiTheme="majorHAnsi" w:eastAsiaTheme="majorEastAsia" w:hAnsiTheme="majorHAnsi" w:cstheme="majorBidi"/>
      <w:noProof/>
      <w:color w:val="365F91" w:themeColor="accent1" w:themeShade="BF"/>
      <w:sz w:val="32"/>
      <w:szCs w:val="32"/>
    </w:rPr>
  </w:style>
  <w:style w:type="character" w:customStyle="1" w:styleId="Heading2Char">
    <w:name w:val="Heading 2 Char"/>
    <w:basedOn w:val="DefaultParagraphFont"/>
    <w:link w:val="Heading2"/>
    <w:uiPriority w:val="9"/>
    <w:rsid w:val="00177D45"/>
    <w:rPr>
      <w:rFonts w:asciiTheme="majorHAnsi" w:eastAsiaTheme="majorEastAsia" w:hAnsiTheme="majorHAnsi" w:cstheme="majorBidi"/>
      <w:b/>
      <w:bCs/>
      <w:noProof/>
      <w:color w:val="4F81BD" w:themeColor="accent1"/>
      <w:sz w:val="26"/>
      <w:szCs w:val="26"/>
    </w:rPr>
  </w:style>
  <w:style w:type="paragraph" w:styleId="ListParagraph">
    <w:name w:val="List Paragraph"/>
    <w:aliases w:val="Body of text,Colorful List - Accent 11,List Paragraph1,Body of text+1,Body of text+2,Body of text+3,List Paragraph11,Medium Grid 1 - Accent 21,HEADING 1,rpp3,Body of textCxSp,soal jawab,Heading 11,Body Text Char1,Char Char2,tabel"/>
    <w:basedOn w:val="Normal"/>
    <w:link w:val="ListParagraphChar"/>
    <w:uiPriority w:val="34"/>
    <w:qFormat/>
    <w:rsid w:val="00177D45"/>
    <w:pPr>
      <w:ind w:left="720"/>
      <w:contextualSpacing/>
    </w:pPr>
  </w:style>
  <w:style w:type="table" w:styleId="TableGrid">
    <w:name w:val="Table Grid"/>
    <w:basedOn w:val="TableNormal"/>
    <w:uiPriority w:val="39"/>
    <w:rsid w:val="00177D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77D45"/>
    <w:rPr>
      <w:color w:val="808080"/>
    </w:rPr>
  </w:style>
  <w:style w:type="paragraph" w:styleId="BodyText">
    <w:name w:val="Body Text"/>
    <w:basedOn w:val="Normal"/>
    <w:link w:val="BodyTextChar"/>
    <w:uiPriority w:val="1"/>
    <w:qFormat/>
    <w:rsid w:val="00177D4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77D45"/>
    <w:rPr>
      <w:rFonts w:ascii="Times New Roman" w:eastAsia="Times New Roman" w:hAnsi="Times New Roman" w:cs="Times New Roman"/>
      <w:noProof/>
      <w:sz w:val="24"/>
      <w:szCs w:val="24"/>
      <w:lang w:val="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basedOn w:val="DefaultParagraphFont"/>
    <w:link w:val="ListParagraph"/>
    <w:uiPriority w:val="34"/>
    <w:qFormat/>
    <w:rsid w:val="00177D45"/>
    <w:rPr>
      <w:noProof/>
    </w:rPr>
  </w:style>
  <w:style w:type="paragraph" w:customStyle="1" w:styleId="proposal1">
    <w:name w:val="proposal 1"/>
    <w:basedOn w:val="Heading1"/>
    <w:next w:val="Heading1"/>
    <w:link w:val="proposal1Char"/>
    <w:qFormat/>
    <w:rsid w:val="00177D45"/>
    <w:pPr>
      <w:spacing w:line="360" w:lineRule="auto"/>
      <w:jc w:val="center"/>
    </w:pPr>
    <w:rPr>
      <w:rFonts w:ascii="Times New Roman" w:hAnsi="Times New Roman" w:cs="Times New Roman"/>
      <w:b/>
      <w:color w:val="000000" w:themeColor="text1"/>
      <w:sz w:val="24"/>
      <w:szCs w:val="24"/>
    </w:rPr>
  </w:style>
  <w:style w:type="character" w:customStyle="1" w:styleId="proposal1Char">
    <w:name w:val="proposal 1 Char"/>
    <w:basedOn w:val="Heading1Char"/>
    <w:link w:val="proposal1"/>
    <w:rsid w:val="00177D45"/>
    <w:rPr>
      <w:rFonts w:ascii="Times New Roman" w:eastAsiaTheme="majorEastAsia" w:hAnsi="Times New Roman" w:cs="Times New Roman"/>
      <w:b/>
      <w:noProof/>
      <w:color w:val="000000" w:themeColor="text1"/>
      <w:sz w:val="24"/>
      <w:szCs w:val="24"/>
    </w:rPr>
  </w:style>
  <w:style w:type="character" w:customStyle="1" w:styleId="Lampiran1Char">
    <w:name w:val="Lampiran 1 Char"/>
    <w:basedOn w:val="DefaultParagraphFont"/>
    <w:link w:val="Lampiran1"/>
    <w:locked/>
    <w:rsid w:val="00177D45"/>
    <w:rPr>
      <w:rFonts w:ascii="Times New Roman" w:hAnsi="Times New Roman" w:cs="Times New Roman"/>
      <w:b/>
      <w:bCs/>
      <w:color w:val="000000" w:themeColor="text1"/>
      <w:sz w:val="24"/>
      <w:szCs w:val="18"/>
      <w:u w:val="single"/>
    </w:rPr>
  </w:style>
  <w:style w:type="paragraph" w:customStyle="1" w:styleId="Lampiran1">
    <w:name w:val="Lampiran 1"/>
    <w:basedOn w:val="Caption"/>
    <w:link w:val="Lampiran1Char"/>
    <w:qFormat/>
    <w:rsid w:val="00177D45"/>
    <w:pPr>
      <w:spacing w:after="0" w:line="360" w:lineRule="auto"/>
      <w:jc w:val="center"/>
    </w:pPr>
    <w:rPr>
      <w:rFonts w:ascii="Times New Roman" w:hAnsi="Times New Roman" w:cs="Times New Roman"/>
      <w:b/>
      <w:bCs/>
      <w:i w:val="0"/>
      <w:iCs w:val="0"/>
      <w:noProof w:val="0"/>
      <w:color w:val="000000" w:themeColor="text1"/>
      <w:sz w:val="24"/>
      <w:u w:val="single"/>
    </w:rPr>
  </w:style>
  <w:style w:type="paragraph" w:styleId="Caption">
    <w:name w:val="caption"/>
    <w:basedOn w:val="Normal"/>
    <w:next w:val="Normal"/>
    <w:link w:val="CaptionChar"/>
    <w:uiPriority w:val="35"/>
    <w:unhideWhenUsed/>
    <w:qFormat/>
    <w:rsid w:val="00177D45"/>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177D45"/>
    <w:pPr>
      <w:spacing w:after="0"/>
    </w:pPr>
  </w:style>
  <w:style w:type="character" w:styleId="Hyperlink">
    <w:name w:val="Hyperlink"/>
    <w:basedOn w:val="DefaultParagraphFont"/>
    <w:uiPriority w:val="99"/>
    <w:unhideWhenUsed/>
    <w:rsid w:val="00177D45"/>
    <w:rPr>
      <w:color w:val="0000FF" w:themeColor="hyperlink"/>
      <w:u w:val="single"/>
    </w:rPr>
  </w:style>
  <w:style w:type="paragraph" w:styleId="TOCHeading">
    <w:name w:val="TOC Heading"/>
    <w:basedOn w:val="Heading1"/>
    <w:next w:val="Normal"/>
    <w:uiPriority w:val="39"/>
    <w:unhideWhenUsed/>
    <w:qFormat/>
    <w:rsid w:val="00177D45"/>
    <w:pPr>
      <w:spacing w:before="480"/>
      <w:outlineLvl w:val="9"/>
    </w:pPr>
    <w:rPr>
      <w:b/>
      <w:bCs/>
      <w:noProof w:val="0"/>
      <w:sz w:val="28"/>
      <w:szCs w:val="28"/>
      <w:lang w:eastAsia="ja-JP"/>
    </w:rPr>
  </w:style>
  <w:style w:type="paragraph" w:styleId="TOC1">
    <w:name w:val="toc 1"/>
    <w:basedOn w:val="Normal"/>
    <w:next w:val="Normal"/>
    <w:autoRedefine/>
    <w:uiPriority w:val="39"/>
    <w:unhideWhenUsed/>
    <w:rsid w:val="00177D45"/>
    <w:pPr>
      <w:tabs>
        <w:tab w:val="right" w:leader="dot" w:pos="7928"/>
      </w:tabs>
      <w:spacing w:after="100" w:line="360" w:lineRule="auto"/>
    </w:pPr>
    <w:rPr>
      <w:rFonts w:ascii="Times New Roman" w:hAnsi="Times New Roman" w:cs="Times New Roman"/>
      <w:b/>
      <w:sz w:val="24"/>
    </w:rPr>
  </w:style>
  <w:style w:type="paragraph" w:customStyle="1" w:styleId="Proposal20">
    <w:name w:val="Proposal 2"/>
    <w:basedOn w:val="Heading2"/>
    <w:next w:val="Heading2"/>
    <w:link w:val="Proposal2Char"/>
    <w:qFormat/>
    <w:rsid w:val="00177D45"/>
    <w:pPr>
      <w:spacing w:line="360" w:lineRule="auto"/>
      <w:jc w:val="both"/>
    </w:pPr>
    <w:rPr>
      <w:rFonts w:ascii="Times New Roman" w:hAnsi="Times New Roman" w:cs="Times New Roman"/>
      <w:color w:val="000000" w:themeColor="text1"/>
      <w:sz w:val="24"/>
      <w:szCs w:val="24"/>
    </w:rPr>
  </w:style>
  <w:style w:type="paragraph" w:styleId="TOC2">
    <w:name w:val="toc 2"/>
    <w:basedOn w:val="Normal"/>
    <w:next w:val="Normal"/>
    <w:autoRedefine/>
    <w:uiPriority w:val="39"/>
    <w:unhideWhenUsed/>
    <w:rsid w:val="00177D45"/>
    <w:pPr>
      <w:tabs>
        <w:tab w:val="left" w:pos="993"/>
        <w:tab w:val="right" w:leader="dot" w:pos="7928"/>
      </w:tabs>
      <w:spacing w:after="100" w:line="480" w:lineRule="auto"/>
      <w:ind w:left="220"/>
    </w:pPr>
  </w:style>
  <w:style w:type="character" w:customStyle="1" w:styleId="Proposal2Char">
    <w:name w:val="Proposal 2 Char"/>
    <w:basedOn w:val="Heading2Char"/>
    <w:link w:val="Proposal20"/>
    <w:rsid w:val="00177D45"/>
    <w:rPr>
      <w:rFonts w:ascii="Times New Roman" w:eastAsiaTheme="majorEastAsia" w:hAnsi="Times New Roman" w:cs="Times New Roman"/>
      <w:b/>
      <w:bCs/>
      <w:noProof/>
      <w:color w:val="000000" w:themeColor="text1"/>
      <w:sz w:val="24"/>
      <w:szCs w:val="24"/>
    </w:rPr>
  </w:style>
  <w:style w:type="paragraph" w:styleId="TOC3">
    <w:name w:val="toc 3"/>
    <w:basedOn w:val="Normal"/>
    <w:next w:val="Normal"/>
    <w:autoRedefine/>
    <w:uiPriority w:val="39"/>
    <w:unhideWhenUsed/>
    <w:rsid w:val="00177D45"/>
    <w:pPr>
      <w:spacing w:after="100"/>
      <w:ind w:left="440"/>
    </w:pPr>
  </w:style>
  <w:style w:type="paragraph" w:customStyle="1" w:styleId="eli3">
    <w:name w:val="eli 3"/>
    <w:basedOn w:val="Normal"/>
    <w:rsid w:val="00177D45"/>
    <w:pPr>
      <w:numPr>
        <w:numId w:val="1"/>
      </w:numPr>
      <w:spacing w:after="160" w:line="256" w:lineRule="auto"/>
    </w:pPr>
    <w:rPr>
      <w:noProof w:val="0"/>
      <w:kern w:val="2"/>
      <w:lang w:val="en-ID"/>
      <w14:ligatures w14:val="standardContextual"/>
    </w:rPr>
  </w:style>
  <w:style w:type="paragraph" w:customStyle="1" w:styleId="TableParagraph">
    <w:name w:val="Table Paragraph"/>
    <w:basedOn w:val="Normal"/>
    <w:uiPriority w:val="1"/>
    <w:qFormat/>
    <w:rsid w:val="00177D45"/>
    <w:pPr>
      <w:widowControl w:val="0"/>
      <w:autoSpaceDE w:val="0"/>
      <w:autoSpaceDN w:val="0"/>
      <w:spacing w:after="0" w:line="240" w:lineRule="auto"/>
    </w:pPr>
    <w:rPr>
      <w:rFonts w:ascii="Times New Roman" w:eastAsia="Times New Roman" w:hAnsi="Times New Roman" w:cs="Times New Roman"/>
      <w:noProof w:val="0"/>
      <w:lang w:val="id"/>
    </w:rPr>
  </w:style>
  <w:style w:type="character" w:customStyle="1" w:styleId="Heading3Char">
    <w:name w:val="Heading 3 Char"/>
    <w:basedOn w:val="DefaultParagraphFont"/>
    <w:link w:val="Heading3"/>
    <w:uiPriority w:val="9"/>
    <w:semiHidden/>
    <w:rsid w:val="000E6A44"/>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0E6A44"/>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0E6A44"/>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0E6A44"/>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0E6A44"/>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0E6A44"/>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0E6A44"/>
    <w:rPr>
      <w:rFonts w:asciiTheme="majorHAnsi" w:eastAsiaTheme="majorEastAsia" w:hAnsiTheme="majorHAnsi" w:cstheme="majorBidi"/>
      <w:i/>
      <w:iCs/>
      <w:color w:val="244061" w:themeColor="accent1" w:themeShade="80"/>
    </w:rPr>
  </w:style>
  <w:style w:type="paragraph" w:customStyle="1" w:styleId="rayhan1">
    <w:name w:val="rayhan1"/>
    <w:basedOn w:val="Heading1"/>
    <w:next w:val="Heading1"/>
    <w:link w:val="rayhan1Char"/>
    <w:rsid w:val="000E6A44"/>
    <w:pPr>
      <w:spacing w:before="400" w:after="40" w:line="360" w:lineRule="auto"/>
      <w:jc w:val="center"/>
    </w:pPr>
    <w:rPr>
      <w:b/>
      <w:color w:val="244061" w:themeColor="accent1" w:themeShade="80"/>
      <w:sz w:val="24"/>
      <w:szCs w:val="36"/>
    </w:rPr>
  </w:style>
  <w:style w:type="character" w:customStyle="1" w:styleId="rayhan1Char">
    <w:name w:val="rayhan1 Char"/>
    <w:basedOn w:val="Heading1Char"/>
    <w:link w:val="rayhan1"/>
    <w:rsid w:val="000E6A44"/>
    <w:rPr>
      <w:rFonts w:asciiTheme="majorHAnsi" w:eastAsiaTheme="majorEastAsia" w:hAnsiTheme="majorHAnsi" w:cstheme="majorBidi"/>
      <w:b/>
      <w:noProof/>
      <w:color w:val="244061" w:themeColor="accent1" w:themeShade="80"/>
      <w:sz w:val="24"/>
      <w:szCs w:val="36"/>
    </w:rPr>
  </w:style>
  <w:style w:type="paragraph" w:styleId="FootnoteText">
    <w:name w:val="footnote text"/>
    <w:basedOn w:val="Normal"/>
    <w:link w:val="FootnoteTextChar"/>
    <w:uiPriority w:val="99"/>
    <w:semiHidden/>
    <w:unhideWhenUsed/>
    <w:rsid w:val="000E6A44"/>
    <w:pPr>
      <w:spacing w:after="0" w:line="240" w:lineRule="auto"/>
    </w:pPr>
    <w:rPr>
      <w:rFonts w:eastAsiaTheme="minorEastAsia"/>
      <w:noProof w:val="0"/>
      <w:sz w:val="20"/>
      <w:szCs w:val="20"/>
    </w:rPr>
  </w:style>
  <w:style w:type="character" w:customStyle="1" w:styleId="FootnoteTextChar">
    <w:name w:val="Footnote Text Char"/>
    <w:basedOn w:val="DefaultParagraphFont"/>
    <w:link w:val="FootnoteText"/>
    <w:uiPriority w:val="99"/>
    <w:semiHidden/>
    <w:rsid w:val="000E6A44"/>
    <w:rPr>
      <w:rFonts w:eastAsiaTheme="minorEastAsia"/>
      <w:sz w:val="20"/>
      <w:szCs w:val="20"/>
    </w:rPr>
  </w:style>
  <w:style w:type="character" w:styleId="FootnoteReference">
    <w:name w:val="footnote reference"/>
    <w:basedOn w:val="DefaultParagraphFont"/>
    <w:uiPriority w:val="99"/>
    <w:semiHidden/>
    <w:unhideWhenUsed/>
    <w:rsid w:val="000E6A44"/>
    <w:rPr>
      <w:vertAlign w:val="superscript"/>
    </w:rPr>
  </w:style>
  <w:style w:type="paragraph" w:customStyle="1" w:styleId="proposal2">
    <w:name w:val="proposal 2"/>
    <w:basedOn w:val="Heading2"/>
    <w:next w:val="Heading2"/>
    <w:link w:val="proposal2Char0"/>
    <w:rsid w:val="000E6A44"/>
    <w:pPr>
      <w:numPr>
        <w:numId w:val="2"/>
      </w:numPr>
      <w:spacing w:before="40" w:line="360" w:lineRule="auto"/>
      <w:jc w:val="both"/>
    </w:pPr>
    <w:rPr>
      <w:rFonts w:ascii="Times New Roman" w:hAnsi="Times New Roman" w:cs="Times New Roman"/>
      <w:b w:val="0"/>
      <w:bCs w:val="0"/>
      <w:color w:val="000000" w:themeColor="text1"/>
      <w:sz w:val="24"/>
      <w:szCs w:val="32"/>
    </w:rPr>
  </w:style>
  <w:style w:type="character" w:customStyle="1" w:styleId="proposal2Char0">
    <w:name w:val="proposal 2 Char"/>
    <w:basedOn w:val="Heading2Char"/>
    <w:link w:val="proposal2"/>
    <w:rsid w:val="000E6A44"/>
    <w:rPr>
      <w:rFonts w:ascii="Times New Roman" w:eastAsiaTheme="majorEastAsia" w:hAnsi="Times New Roman" w:cs="Times New Roman"/>
      <w:b w:val="0"/>
      <w:bCs w:val="0"/>
      <w:noProof/>
      <w:color w:val="000000" w:themeColor="text1"/>
      <w:sz w:val="24"/>
      <w:szCs w:val="32"/>
    </w:rPr>
  </w:style>
  <w:style w:type="paragraph" w:customStyle="1" w:styleId="proposal3">
    <w:name w:val="proposal 3"/>
    <w:basedOn w:val="Heading3"/>
    <w:next w:val="Heading3"/>
    <w:link w:val="proposal3Char"/>
    <w:rsid w:val="000E6A44"/>
    <w:pPr>
      <w:numPr>
        <w:numId w:val="7"/>
      </w:numPr>
      <w:spacing w:line="360" w:lineRule="auto"/>
      <w:ind w:left="709" w:hanging="567"/>
      <w:jc w:val="both"/>
    </w:pPr>
    <w:rPr>
      <w:rFonts w:ascii="Times New Roman" w:hAnsi="Times New Roman" w:cs="Times New Roman"/>
      <w:b/>
      <w:color w:val="000000" w:themeColor="text1"/>
      <w:sz w:val="24"/>
    </w:rPr>
  </w:style>
  <w:style w:type="character" w:customStyle="1" w:styleId="proposal3Char">
    <w:name w:val="proposal 3 Char"/>
    <w:basedOn w:val="Heading3Char"/>
    <w:link w:val="proposal3"/>
    <w:rsid w:val="000E6A44"/>
    <w:rPr>
      <w:rFonts w:ascii="Times New Roman" w:eastAsiaTheme="majorEastAsia" w:hAnsi="Times New Roman" w:cs="Times New Roman"/>
      <w:b/>
      <w:color w:val="000000" w:themeColor="text1"/>
      <w:sz w:val="24"/>
      <w:szCs w:val="28"/>
    </w:rPr>
  </w:style>
  <w:style w:type="paragraph" w:customStyle="1" w:styleId="Tabel1">
    <w:name w:val="Tabel 1"/>
    <w:basedOn w:val="ListParagraph"/>
    <w:link w:val="Tabel1Char"/>
    <w:rsid w:val="000E6A44"/>
    <w:pPr>
      <w:spacing w:before="240" w:after="160" w:line="360" w:lineRule="auto"/>
      <w:ind w:left="426"/>
      <w:jc w:val="center"/>
    </w:pPr>
    <w:rPr>
      <w:rFonts w:ascii="Times New Roman" w:eastAsiaTheme="minorEastAsia" w:hAnsi="Times New Roman" w:cs="Times New Roman"/>
      <w:b/>
      <w:noProof w:val="0"/>
      <w:color w:val="000000" w:themeColor="text1"/>
      <w:sz w:val="24"/>
      <w:szCs w:val="30"/>
      <w:shd w:val="clear" w:color="auto" w:fill="FFFFFF"/>
    </w:rPr>
  </w:style>
  <w:style w:type="character" w:customStyle="1" w:styleId="Tabel1Char">
    <w:name w:val="Tabel 1 Char"/>
    <w:basedOn w:val="DefaultParagraphFont"/>
    <w:link w:val="Tabel1"/>
    <w:rsid w:val="000E6A44"/>
    <w:rPr>
      <w:rFonts w:ascii="Times New Roman" w:eastAsiaTheme="minorEastAsia" w:hAnsi="Times New Roman" w:cs="Times New Roman"/>
      <w:b/>
      <w:color w:val="000000" w:themeColor="text1"/>
      <w:sz w:val="24"/>
      <w:szCs w:val="30"/>
    </w:rPr>
  </w:style>
  <w:style w:type="paragraph" w:customStyle="1" w:styleId="Gambar1">
    <w:name w:val="Gambar 1"/>
    <w:basedOn w:val="Caption"/>
    <w:link w:val="Gambar1Char"/>
    <w:rsid w:val="000E6A44"/>
    <w:pPr>
      <w:spacing w:after="160"/>
      <w:jc w:val="center"/>
    </w:pPr>
    <w:rPr>
      <w:rFonts w:ascii="Times New Roman" w:eastAsiaTheme="minorEastAsia" w:hAnsi="Times New Roman" w:cs="Times New Roman"/>
      <w:color w:val="000000" w:themeColor="text1"/>
      <w:sz w:val="24"/>
    </w:rPr>
  </w:style>
  <w:style w:type="character" w:customStyle="1" w:styleId="CaptionChar">
    <w:name w:val="Caption Char"/>
    <w:basedOn w:val="DefaultParagraphFont"/>
    <w:link w:val="Caption"/>
    <w:uiPriority w:val="35"/>
    <w:rsid w:val="000E6A44"/>
    <w:rPr>
      <w:i/>
      <w:iCs/>
      <w:noProof/>
      <w:color w:val="1F497D" w:themeColor="text2"/>
      <w:sz w:val="18"/>
      <w:szCs w:val="18"/>
    </w:rPr>
  </w:style>
  <w:style w:type="character" w:customStyle="1" w:styleId="Gambar1Char">
    <w:name w:val="Gambar 1 Char"/>
    <w:basedOn w:val="CaptionChar"/>
    <w:link w:val="Gambar1"/>
    <w:rsid w:val="000E6A44"/>
    <w:rPr>
      <w:rFonts w:ascii="Times New Roman" w:eastAsiaTheme="minorEastAsia" w:hAnsi="Times New Roman" w:cs="Times New Roman"/>
      <w:i/>
      <w:iCs/>
      <w:noProof/>
      <w:color w:val="000000" w:themeColor="text1"/>
      <w:sz w:val="24"/>
      <w:szCs w:val="18"/>
    </w:rPr>
  </w:style>
  <w:style w:type="character" w:styleId="Strong">
    <w:name w:val="Strong"/>
    <w:basedOn w:val="DefaultParagraphFont"/>
    <w:uiPriority w:val="22"/>
    <w:qFormat/>
    <w:rsid w:val="000E6A44"/>
    <w:rPr>
      <w:b/>
      <w:bCs/>
    </w:rPr>
  </w:style>
  <w:style w:type="character" w:customStyle="1" w:styleId="UnresolvedMention">
    <w:name w:val="Unresolved Mention"/>
    <w:basedOn w:val="DefaultParagraphFont"/>
    <w:uiPriority w:val="99"/>
    <w:semiHidden/>
    <w:unhideWhenUsed/>
    <w:rsid w:val="000E6A44"/>
    <w:rPr>
      <w:color w:val="605E5C"/>
      <w:shd w:val="clear" w:color="auto" w:fill="E1DFDD"/>
    </w:rPr>
  </w:style>
  <w:style w:type="paragraph" w:styleId="Title">
    <w:name w:val="Title"/>
    <w:basedOn w:val="Normal"/>
    <w:next w:val="Normal"/>
    <w:link w:val="TitleChar"/>
    <w:uiPriority w:val="10"/>
    <w:qFormat/>
    <w:rsid w:val="000E6A44"/>
    <w:pPr>
      <w:spacing w:after="0" w:line="204" w:lineRule="auto"/>
      <w:contextualSpacing/>
    </w:pPr>
    <w:rPr>
      <w:rFonts w:asciiTheme="majorHAnsi" w:eastAsiaTheme="majorEastAsia" w:hAnsiTheme="majorHAnsi" w:cstheme="majorBidi"/>
      <w:caps/>
      <w:noProof w:val="0"/>
      <w:color w:val="1F497D" w:themeColor="text2"/>
      <w:spacing w:val="-15"/>
      <w:sz w:val="72"/>
      <w:szCs w:val="72"/>
    </w:rPr>
  </w:style>
  <w:style w:type="character" w:customStyle="1" w:styleId="TitleChar">
    <w:name w:val="Title Char"/>
    <w:basedOn w:val="DefaultParagraphFont"/>
    <w:link w:val="Title"/>
    <w:uiPriority w:val="10"/>
    <w:rsid w:val="000E6A44"/>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0E6A44"/>
    <w:pPr>
      <w:numPr>
        <w:ilvl w:val="1"/>
      </w:numPr>
      <w:spacing w:after="240" w:line="240" w:lineRule="auto"/>
    </w:pPr>
    <w:rPr>
      <w:rFonts w:asciiTheme="majorHAnsi" w:eastAsiaTheme="majorEastAsia" w:hAnsiTheme="majorHAnsi" w:cstheme="majorBidi"/>
      <w:noProof w:val="0"/>
      <w:color w:val="4F81BD" w:themeColor="accent1"/>
      <w:sz w:val="28"/>
      <w:szCs w:val="28"/>
    </w:rPr>
  </w:style>
  <w:style w:type="character" w:customStyle="1" w:styleId="SubtitleChar">
    <w:name w:val="Subtitle Char"/>
    <w:basedOn w:val="DefaultParagraphFont"/>
    <w:link w:val="Subtitle"/>
    <w:uiPriority w:val="11"/>
    <w:rsid w:val="000E6A44"/>
    <w:rPr>
      <w:rFonts w:asciiTheme="majorHAnsi" w:eastAsiaTheme="majorEastAsia" w:hAnsiTheme="majorHAnsi" w:cstheme="majorBidi"/>
      <w:color w:val="4F81BD" w:themeColor="accent1"/>
      <w:sz w:val="28"/>
      <w:szCs w:val="28"/>
    </w:rPr>
  </w:style>
  <w:style w:type="character" w:styleId="Emphasis">
    <w:name w:val="Emphasis"/>
    <w:basedOn w:val="DefaultParagraphFont"/>
    <w:uiPriority w:val="20"/>
    <w:qFormat/>
    <w:rsid w:val="000E6A44"/>
    <w:rPr>
      <w:i/>
      <w:iCs/>
    </w:rPr>
  </w:style>
  <w:style w:type="paragraph" w:styleId="NoSpacing">
    <w:name w:val="No Spacing"/>
    <w:uiPriority w:val="1"/>
    <w:qFormat/>
    <w:rsid w:val="000E6A44"/>
    <w:pPr>
      <w:spacing w:after="0" w:line="240" w:lineRule="auto"/>
    </w:pPr>
    <w:rPr>
      <w:rFonts w:eastAsiaTheme="minorEastAsia"/>
    </w:rPr>
  </w:style>
  <w:style w:type="paragraph" w:styleId="Quote">
    <w:name w:val="Quote"/>
    <w:basedOn w:val="Normal"/>
    <w:next w:val="Normal"/>
    <w:link w:val="QuoteChar"/>
    <w:uiPriority w:val="29"/>
    <w:qFormat/>
    <w:rsid w:val="000E6A44"/>
    <w:pPr>
      <w:spacing w:before="120" w:after="120" w:line="259" w:lineRule="auto"/>
      <w:ind w:left="720"/>
    </w:pPr>
    <w:rPr>
      <w:rFonts w:eastAsiaTheme="minorEastAsia"/>
      <w:noProof w:val="0"/>
      <w:color w:val="1F497D" w:themeColor="text2"/>
      <w:sz w:val="24"/>
      <w:szCs w:val="24"/>
    </w:rPr>
  </w:style>
  <w:style w:type="character" w:customStyle="1" w:styleId="QuoteChar">
    <w:name w:val="Quote Char"/>
    <w:basedOn w:val="DefaultParagraphFont"/>
    <w:link w:val="Quote"/>
    <w:uiPriority w:val="29"/>
    <w:rsid w:val="000E6A44"/>
    <w:rPr>
      <w:rFonts w:eastAsiaTheme="minorEastAsia"/>
      <w:color w:val="1F497D" w:themeColor="text2"/>
      <w:sz w:val="24"/>
      <w:szCs w:val="24"/>
    </w:rPr>
  </w:style>
  <w:style w:type="paragraph" w:styleId="IntenseQuote">
    <w:name w:val="Intense Quote"/>
    <w:basedOn w:val="Normal"/>
    <w:next w:val="Normal"/>
    <w:link w:val="IntenseQuoteChar"/>
    <w:uiPriority w:val="30"/>
    <w:qFormat/>
    <w:rsid w:val="000E6A44"/>
    <w:pPr>
      <w:spacing w:before="100" w:beforeAutospacing="1" w:after="240" w:line="240" w:lineRule="auto"/>
      <w:ind w:left="720"/>
      <w:jc w:val="center"/>
    </w:pPr>
    <w:rPr>
      <w:rFonts w:asciiTheme="majorHAnsi" w:eastAsiaTheme="majorEastAsia" w:hAnsiTheme="majorHAnsi" w:cstheme="majorBidi"/>
      <w:noProof w:val="0"/>
      <w:color w:val="1F497D" w:themeColor="text2"/>
      <w:spacing w:val="-6"/>
      <w:sz w:val="32"/>
      <w:szCs w:val="32"/>
    </w:rPr>
  </w:style>
  <w:style w:type="character" w:customStyle="1" w:styleId="IntenseQuoteChar">
    <w:name w:val="Intense Quote Char"/>
    <w:basedOn w:val="DefaultParagraphFont"/>
    <w:link w:val="IntenseQuote"/>
    <w:uiPriority w:val="30"/>
    <w:rsid w:val="000E6A44"/>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0E6A44"/>
    <w:rPr>
      <w:i/>
      <w:iCs/>
      <w:color w:val="595959" w:themeColor="text1" w:themeTint="A6"/>
    </w:rPr>
  </w:style>
  <w:style w:type="character" w:styleId="IntenseEmphasis">
    <w:name w:val="Intense Emphasis"/>
    <w:basedOn w:val="DefaultParagraphFont"/>
    <w:uiPriority w:val="21"/>
    <w:qFormat/>
    <w:rsid w:val="000E6A44"/>
    <w:rPr>
      <w:b/>
      <w:bCs/>
      <w:i/>
      <w:iCs/>
    </w:rPr>
  </w:style>
  <w:style w:type="character" w:styleId="SubtleReference">
    <w:name w:val="Subtle Reference"/>
    <w:basedOn w:val="DefaultParagraphFont"/>
    <w:uiPriority w:val="31"/>
    <w:qFormat/>
    <w:rsid w:val="000E6A44"/>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E6A44"/>
    <w:rPr>
      <w:b/>
      <w:bCs/>
      <w:smallCaps/>
      <w:color w:val="1F497D" w:themeColor="text2"/>
      <w:u w:val="single"/>
    </w:rPr>
  </w:style>
  <w:style w:type="character" w:styleId="BookTitle">
    <w:name w:val="Book Title"/>
    <w:basedOn w:val="DefaultParagraphFont"/>
    <w:uiPriority w:val="33"/>
    <w:qFormat/>
    <w:rsid w:val="000E6A44"/>
    <w:rPr>
      <w:b/>
      <w:bCs/>
      <w:smallCaps/>
      <w:spacing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7jJ3zks4S3Y?si=7zjPpStY4VdTgxgA"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youtu.be/hjGWeLtiLNE?si=1aWEEv1pz3QgXcUE"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youtu.be/-fSTeOTzUug?si=wFFi2Kg32BPTi9js"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5881</Words>
  <Characters>33527</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15T04:44:00Z</dcterms:created>
  <dcterms:modified xsi:type="dcterms:W3CDTF">2026-01-15T04:44:00Z</dcterms:modified>
</cp:coreProperties>
</file>